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100361" w14:textId="19CF6036" w:rsidR="00EA4CAC" w:rsidRDefault="00EA4CAC" w:rsidP="00102366">
      <w:pPr>
        <w:pStyle w:val="Title"/>
      </w:pPr>
    </w:p>
    <w:p w14:paraId="2B16EE07" w14:textId="6CCF5F22" w:rsidR="00EA4CAC" w:rsidRPr="00BD1CA4" w:rsidRDefault="00EA4CAC" w:rsidP="00E646D4">
      <w:pPr>
        <w:jc w:val="center"/>
        <w:rPr>
          <w:rFonts w:ascii="Helvetica Neue" w:hAnsi="Helvetica Neue"/>
          <w:b/>
          <w:color w:val="FF0000"/>
        </w:rPr>
      </w:pPr>
      <w:r w:rsidRPr="00BD1CA4">
        <w:rPr>
          <w:rFonts w:ascii="Helvetica Neue" w:hAnsi="Helvetica Neue"/>
          <w:b/>
          <w:color w:val="FF0000"/>
        </w:rPr>
        <w:t>Disclaimer:</w:t>
      </w:r>
    </w:p>
    <w:p w14:paraId="31DF6274" w14:textId="4D32316C" w:rsidR="00E028ED" w:rsidRPr="00E646D4" w:rsidRDefault="003F0FA5" w:rsidP="00D705A6">
      <w:pPr>
        <w:rPr>
          <w:color w:val="FF0000"/>
        </w:rPr>
      </w:pPr>
      <w:r w:rsidRPr="00E646D4">
        <w:rPr>
          <w:color w:val="FF0000"/>
        </w:rPr>
        <w:t>All the ideas and work in</w:t>
      </w:r>
      <w:r w:rsidR="00EA4CAC" w:rsidRPr="00E646D4">
        <w:rPr>
          <w:color w:val="FF0000"/>
        </w:rPr>
        <w:t xml:space="preserve"> this paper are my own and do not have any relation with my profession</w:t>
      </w:r>
      <w:r w:rsidR="008838D5">
        <w:rPr>
          <w:color w:val="FF0000"/>
        </w:rPr>
        <w:t>al</w:t>
      </w:r>
      <w:r w:rsidR="00EA4CAC" w:rsidRPr="00E646D4">
        <w:rPr>
          <w:color w:val="FF0000"/>
        </w:rPr>
        <w:t xml:space="preserve"> affiliations.</w:t>
      </w:r>
      <w:r w:rsidR="00E028ED" w:rsidRPr="00E646D4">
        <w:rPr>
          <w:color w:val="FF0000"/>
        </w:rPr>
        <w:t xml:space="preserve"> </w:t>
      </w:r>
    </w:p>
    <w:p w14:paraId="238B5169" w14:textId="77777777" w:rsidR="00E028ED" w:rsidRPr="00E646D4" w:rsidRDefault="00E028ED" w:rsidP="00D705A6">
      <w:pPr>
        <w:rPr>
          <w:color w:val="FF0000"/>
        </w:rPr>
      </w:pPr>
    </w:p>
    <w:p w14:paraId="634D91CD" w14:textId="61D0D514" w:rsidR="00E028ED" w:rsidRPr="00E646D4" w:rsidRDefault="00E028ED" w:rsidP="00D705A6">
      <w:pPr>
        <w:rPr>
          <w:color w:val="FF0000"/>
        </w:rPr>
      </w:pPr>
      <w:r w:rsidRPr="00E646D4">
        <w:rPr>
          <w:color w:val="FF0000"/>
        </w:rPr>
        <w:t>This is not a white paper for an ICO.</w:t>
      </w:r>
    </w:p>
    <w:p w14:paraId="53A6F169" w14:textId="5AA767FF" w:rsidR="00EA4CAC" w:rsidRDefault="00EA4CAC" w:rsidP="00D705A6"/>
    <w:p w14:paraId="25C1BA00" w14:textId="77777777" w:rsidR="00EA4CAC" w:rsidRDefault="00EA4CAC" w:rsidP="00D705A6">
      <w:r>
        <w:br w:type="page"/>
      </w:r>
    </w:p>
    <w:p w14:paraId="66546EC9" w14:textId="167C837F" w:rsidR="006669C8" w:rsidRPr="00B744FA" w:rsidRDefault="006C3735" w:rsidP="00102366">
      <w:pPr>
        <w:pStyle w:val="Title"/>
        <w:rPr>
          <w:rFonts w:ascii="Kartika" w:eastAsia="Calibri" w:hAnsi="Kartika" w:cs="Calibri"/>
        </w:rPr>
      </w:pPr>
      <w:r w:rsidRPr="00B744FA">
        <w:rPr>
          <w:rFonts w:ascii="Kartika" w:eastAsia="Calibri" w:hAnsi="Kartika" w:cs="Calibri"/>
        </w:rPr>
        <w:lastRenderedPageBreak/>
        <w:t>Open</w:t>
      </w:r>
      <w:r w:rsidRPr="00B744FA">
        <w:rPr>
          <w:rFonts w:ascii="Kartika" w:hAnsi="Kartika"/>
        </w:rPr>
        <w:t xml:space="preserve"> </w:t>
      </w:r>
      <w:r w:rsidRPr="00B744FA">
        <w:rPr>
          <w:rFonts w:ascii="Kartika" w:eastAsia="Calibri" w:hAnsi="Kartika" w:cs="Calibri"/>
        </w:rPr>
        <w:t>Science</w:t>
      </w:r>
      <w:r w:rsidRPr="00B744FA">
        <w:rPr>
          <w:rFonts w:ascii="Kartika" w:hAnsi="Kartika"/>
        </w:rPr>
        <w:t xml:space="preserve"> </w:t>
      </w:r>
      <w:r w:rsidRPr="00B744FA">
        <w:rPr>
          <w:rFonts w:ascii="Kartika" w:eastAsia="Calibri" w:hAnsi="Kartika" w:cs="Calibri"/>
        </w:rPr>
        <w:t>Organization</w:t>
      </w:r>
    </w:p>
    <w:p w14:paraId="555D3392" w14:textId="4933B11F" w:rsidR="00567676" w:rsidRPr="00C21875" w:rsidRDefault="001F51CD" w:rsidP="001F51CD">
      <w:pPr>
        <w:jc w:val="center"/>
        <w:rPr>
          <w:rFonts w:ascii="Kartika" w:hAnsi="Kartika"/>
          <w:color w:val="ED7D31" w:themeColor="accent2"/>
        </w:rPr>
      </w:pPr>
      <w:r w:rsidRPr="00C21875">
        <w:rPr>
          <w:rFonts w:ascii="Kartika" w:hAnsi="Kartika"/>
          <w:color w:val="ED7D31" w:themeColor="accent2"/>
        </w:rPr>
        <w:t xml:space="preserve">A decentralized autonomous organization for </w:t>
      </w:r>
      <w:r w:rsidR="001E2B64">
        <w:rPr>
          <w:rFonts w:ascii="Kartika" w:hAnsi="Kartika"/>
          <w:color w:val="ED7D31" w:themeColor="accent2"/>
        </w:rPr>
        <w:t xml:space="preserve">a </w:t>
      </w:r>
      <w:r w:rsidRPr="00C21875">
        <w:rPr>
          <w:rFonts w:ascii="Kartika" w:hAnsi="Kartika"/>
          <w:color w:val="ED7D31" w:themeColor="accent2"/>
        </w:rPr>
        <w:t>better scientific ecosystem</w:t>
      </w:r>
    </w:p>
    <w:p w14:paraId="07EF524B" w14:textId="77777777" w:rsidR="00AF71DA" w:rsidRDefault="00AF71DA" w:rsidP="00D705A6"/>
    <w:p w14:paraId="181D2631" w14:textId="77777777" w:rsidR="00AF71DA" w:rsidRDefault="00AF71DA" w:rsidP="00D705A6"/>
    <w:p w14:paraId="314EF501" w14:textId="77777777" w:rsidR="00AF71DA" w:rsidRPr="00AF71DA" w:rsidRDefault="00AF71DA" w:rsidP="00D705A6"/>
    <w:p w14:paraId="502AF8E6" w14:textId="21602D27" w:rsidR="006669C8" w:rsidRDefault="006669C8" w:rsidP="00F76ADB">
      <w:pPr>
        <w:jc w:val="center"/>
      </w:pPr>
      <w:r w:rsidRPr="006669C8">
        <w:rPr>
          <w:noProof/>
        </w:rPr>
        <w:drawing>
          <wp:inline distT="0" distB="0" distL="0" distR="0" wp14:anchorId="01B0E5B2" wp14:editId="6D721DB3">
            <wp:extent cx="4345305" cy="5108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66193" cy="5133384"/>
                    </a:xfrm>
                    <a:prstGeom prst="rect">
                      <a:avLst/>
                    </a:prstGeom>
                  </pic:spPr>
                </pic:pic>
              </a:graphicData>
            </a:graphic>
          </wp:inline>
        </w:drawing>
      </w:r>
    </w:p>
    <w:p w14:paraId="23F9609F" w14:textId="77777777" w:rsidR="0001766A" w:rsidRDefault="0001766A" w:rsidP="00D705A6"/>
    <w:p w14:paraId="30FC75ED" w14:textId="77777777" w:rsidR="0001766A" w:rsidRDefault="0001766A" w:rsidP="00D705A6"/>
    <w:p w14:paraId="6DBF2A89" w14:textId="77777777" w:rsidR="000F771D" w:rsidRDefault="000F771D" w:rsidP="00D705A6"/>
    <w:p w14:paraId="360F03FE" w14:textId="77777777" w:rsidR="001C7423" w:rsidRPr="003E0E34" w:rsidRDefault="001C7423" w:rsidP="001F5BAC">
      <w:pPr>
        <w:jc w:val="center"/>
        <w:rPr>
          <w:sz w:val="32"/>
          <w:szCs w:val="32"/>
        </w:rPr>
      </w:pPr>
      <w:r w:rsidRPr="003E0E34">
        <w:rPr>
          <w:sz w:val="32"/>
          <w:szCs w:val="32"/>
        </w:rPr>
        <w:t xml:space="preserve">Gajendra Jung </w:t>
      </w:r>
      <w:proofErr w:type="spellStart"/>
      <w:r w:rsidRPr="003E0E34">
        <w:rPr>
          <w:sz w:val="32"/>
          <w:szCs w:val="32"/>
        </w:rPr>
        <w:t>Katuwal</w:t>
      </w:r>
      <w:proofErr w:type="spellEnd"/>
    </w:p>
    <w:p w14:paraId="7918EF20" w14:textId="77777777" w:rsidR="001C7423" w:rsidRDefault="000120B6" w:rsidP="001F5BAC">
      <w:pPr>
        <w:jc w:val="center"/>
        <w:rPr>
          <w:rStyle w:val="Hyperlink"/>
          <w:rFonts w:eastAsia="Georgia" w:cs="Georgia"/>
          <w:sz w:val="28"/>
        </w:rPr>
      </w:pPr>
      <w:hyperlink r:id="rId7" w:history="1">
        <w:r w:rsidR="001C7423" w:rsidRPr="0004510E">
          <w:rPr>
            <w:rStyle w:val="Hyperlink"/>
            <w:rFonts w:eastAsia="Georgia" w:cs="Georgia"/>
            <w:sz w:val="28"/>
          </w:rPr>
          <w:t>gjk0112358@gmail.com</w:t>
        </w:r>
      </w:hyperlink>
    </w:p>
    <w:p w14:paraId="479974C3" w14:textId="616F97FC" w:rsidR="00E320BA" w:rsidRDefault="000120B6" w:rsidP="00A57EA3">
      <w:pPr>
        <w:jc w:val="center"/>
        <w:rPr>
          <w:rStyle w:val="Hyperlink"/>
          <w:rFonts w:eastAsia="Georgia" w:cs="Georgia"/>
          <w:sz w:val="28"/>
        </w:rPr>
      </w:pPr>
      <w:hyperlink r:id="rId8" w:history="1">
        <w:r w:rsidR="00A57EA3" w:rsidRPr="00815CD6">
          <w:rPr>
            <w:rStyle w:val="Hyperlink"/>
            <w:rFonts w:eastAsia="Georgia" w:cs="Georgia"/>
            <w:sz w:val="28"/>
          </w:rPr>
          <w:t>https://github.com/open-science-org</w:t>
        </w:r>
      </w:hyperlink>
    </w:p>
    <w:p w14:paraId="730B3F56" w14:textId="77777777" w:rsidR="003C7753" w:rsidRPr="00A57EA3" w:rsidRDefault="003C7753" w:rsidP="00A57EA3">
      <w:pPr>
        <w:jc w:val="center"/>
        <w:rPr>
          <w:rStyle w:val="Hyperlink"/>
          <w:rFonts w:eastAsia="Georgia" w:cs="Georgia"/>
          <w:sz w:val="28"/>
        </w:rPr>
      </w:pPr>
    </w:p>
    <w:p w14:paraId="4CB7E27E" w14:textId="6B140477" w:rsidR="007E54B4" w:rsidRPr="004B740D" w:rsidRDefault="008F5A29" w:rsidP="004B740D">
      <w:pPr>
        <w:jc w:val="center"/>
        <w:rPr>
          <w:rStyle w:val="Hyperlink"/>
          <w:color w:val="auto"/>
          <w:u w:val="none"/>
        </w:rPr>
      </w:pPr>
      <w:r w:rsidRPr="00A57EA3">
        <w:t>Aug 15</w:t>
      </w:r>
      <w:r w:rsidR="007E54B4" w:rsidRPr="00A57EA3">
        <w:t>, 2017</w:t>
      </w:r>
    </w:p>
    <w:p w14:paraId="228BFD1A" w14:textId="6F79925B" w:rsidR="009B52D8" w:rsidRPr="00000AA0" w:rsidRDefault="009B52D8" w:rsidP="00913B7E">
      <w:pPr>
        <w:pStyle w:val="Heading1"/>
        <w:numPr>
          <w:ilvl w:val="0"/>
          <w:numId w:val="0"/>
        </w:numPr>
        <w:ind w:left="432"/>
        <w:jc w:val="center"/>
      </w:pPr>
      <w:r w:rsidRPr="00000AA0">
        <w:lastRenderedPageBreak/>
        <w:t>Abstract</w:t>
      </w:r>
    </w:p>
    <w:p w14:paraId="719B569E" w14:textId="394477F6" w:rsidR="009F2001" w:rsidRDefault="006669C8" w:rsidP="00D705A6">
      <w:r>
        <w:t>M</w:t>
      </w:r>
      <w:r w:rsidRPr="00C356AD">
        <w:t>odern day science has been a collective effort of different researchers and research groups. The collective intellectual power gathered by the scientific eco</w:t>
      </w:r>
      <w:r>
        <w:t>s</w:t>
      </w:r>
      <w:r w:rsidRPr="00C356AD">
        <w:t xml:space="preserve">ystem is akin to the group intelligence </w:t>
      </w:r>
      <w:r>
        <w:t>(</w:t>
      </w:r>
      <w:r w:rsidRPr="00C356AD">
        <w:t xml:space="preserve">the </w:t>
      </w:r>
      <w:r>
        <w:t>“</w:t>
      </w:r>
      <w:r w:rsidRPr="00C356AD">
        <w:t>wisdom of crowds</w:t>
      </w:r>
      <w:r>
        <w:t>”)</w:t>
      </w:r>
      <w:r w:rsidRPr="00C356AD">
        <w:t xml:space="preserve"> where </w:t>
      </w:r>
      <w:r>
        <w:t>a</w:t>
      </w:r>
      <w:r w:rsidRPr="00C356AD">
        <w:t xml:space="preserve"> wise crowd is generally more intelligent compared to individual members in the group. The additional gain in intelligence is primarily dependent on the efficient flow of value (capital, information, etc.) among the members. The scientific community is still dependent on the rudimentary system for </w:t>
      </w:r>
      <w:r>
        <w:t>value</w:t>
      </w:r>
      <w:r w:rsidRPr="00C356AD">
        <w:t xml:space="preserve"> flow</w:t>
      </w:r>
      <w:r>
        <w:t>,</w:t>
      </w:r>
      <w:r w:rsidRPr="00C356AD">
        <w:t xml:space="preserve"> which is highly centralized, opaque, and redundant. Thereby it suffers from </w:t>
      </w:r>
      <w:r>
        <w:t xml:space="preserve">several </w:t>
      </w:r>
      <w:r w:rsidRPr="00C356AD">
        <w:t>problems</w:t>
      </w:r>
      <w:r>
        <w:t xml:space="preserve">: funding agencies are controlled by a small number of people, majority of scientists’ time </w:t>
      </w:r>
      <w:r w:rsidR="00C673B9">
        <w:t xml:space="preserve">is </w:t>
      </w:r>
      <w:r>
        <w:t>consumed by grant application w</w:t>
      </w:r>
      <w:r w:rsidR="00EB311C">
        <w:t>riting with small success rates,</w:t>
      </w:r>
      <w:r>
        <w:t xml:space="preserve"> a slow publicatio</w:t>
      </w:r>
      <w:r w:rsidR="00F86E6C">
        <w:t>n process,</w:t>
      </w:r>
      <w:r w:rsidR="00F61709">
        <w:t xml:space="preserve"> institutional biases,</w:t>
      </w:r>
      <w:r>
        <w:t xml:space="preserve"> underpaid researche</w:t>
      </w:r>
      <w:r w:rsidR="00F61709">
        <w:t>rs,</w:t>
      </w:r>
      <w:r>
        <w:t xml:space="preserve"> </w:t>
      </w:r>
      <w:r w:rsidRPr="00C356AD">
        <w:t>irreproducible</w:t>
      </w:r>
      <w:r>
        <w:t xml:space="preserve"> publications, high subscription fees for journals, and a general focus on quantity of scientific publications over quality. </w:t>
      </w:r>
      <w:r w:rsidRPr="00C356AD">
        <w:t xml:space="preserve">These problems can be </w:t>
      </w:r>
      <w:proofErr w:type="gramStart"/>
      <w:r w:rsidRPr="00C356AD">
        <w:t>solved</w:t>
      </w:r>
      <w:proofErr w:type="gramEnd"/>
      <w:r w:rsidRPr="00C356AD">
        <w:t xml:space="preserve"> and the overall efficiency of the scientific community can be improved by creating an open and decentralized </w:t>
      </w:r>
      <w:r w:rsidR="0091575C">
        <w:t>scientific ecosystem</w:t>
      </w:r>
      <w:r w:rsidRPr="00C356AD">
        <w:t xml:space="preserve"> </w:t>
      </w:r>
      <w:r w:rsidR="0091575C">
        <w:t>based on</w:t>
      </w:r>
      <w:r>
        <w:t xml:space="preserve"> blockchain technology</w:t>
      </w:r>
      <w:r w:rsidR="0091575C">
        <w:t xml:space="preserve"> (or its variants)</w:t>
      </w:r>
      <w:r>
        <w:t>. In this publication, a</w:t>
      </w:r>
      <w:r w:rsidR="00771D58">
        <w:t xml:space="preserve"> simple</w:t>
      </w:r>
      <w:r w:rsidR="00D35A68">
        <w:t xml:space="preserve"> Decentralized</w:t>
      </w:r>
      <w:r w:rsidRPr="00C356AD">
        <w:t xml:space="preserve"> Aut</w:t>
      </w:r>
      <w:r>
        <w:t>onomous Organization (DAO) based</w:t>
      </w:r>
      <w:r w:rsidRPr="00C356AD">
        <w:t xml:space="preserve"> model of open and decentralized scientific community called Open Science Organization (OSO) is presented. </w:t>
      </w:r>
      <w:r w:rsidR="00814D4C">
        <w:t xml:space="preserve">This publication </w:t>
      </w:r>
      <w:r w:rsidR="001B512B">
        <w:t xml:space="preserve">attempts to demonstrate how blockchain technology can be utilized to create </w:t>
      </w:r>
      <w:r w:rsidR="006E5A4E">
        <w:t xml:space="preserve">an </w:t>
      </w:r>
      <w:r w:rsidR="001B512B">
        <w:t xml:space="preserve">efficient scientific ecosystem. </w:t>
      </w:r>
    </w:p>
    <w:p w14:paraId="48A9DBBD" w14:textId="77777777" w:rsidR="009F2001" w:rsidRDefault="009F2001">
      <w:pPr>
        <w:spacing w:line="276" w:lineRule="auto"/>
        <w:jc w:val="left"/>
      </w:pPr>
      <w:r>
        <w:br w:type="page"/>
      </w:r>
    </w:p>
    <w:p w14:paraId="375FB55B" w14:textId="77777777" w:rsidR="009F2001" w:rsidRDefault="009F2001" w:rsidP="00031062">
      <w:pPr>
        <w:pStyle w:val="Heading1"/>
        <w:numPr>
          <w:ilvl w:val="0"/>
          <w:numId w:val="0"/>
        </w:numPr>
        <w:jc w:val="center"/>
      </w:pPr>
      <w:r>
        <w:lastRenderedPageBreak/>
        <w:t>Acknowledgements</w:t>
      </w:r>
    </w:p>
    <w:p w14:paraId="6DBD39C6" w14:textId="77777777" w:rsidR="009F2001" w:rsidRDefault="009F2001" w:rsidP="009F2001">
      <w:r>
        <w:t>(in alphabetical order)</w:t>
      </w:r>
    </w:p>
    <w:p w14:paraId="0F5E5958" w14:textId="77777777" w:rsidR="009F2001" w:rsidRDefault="009F2001" w:rsidP="009F2001">
      <w:pPr>
        <w:pStyle w:val="ListParagraph"/>
        <w:numPr>
          <w:ilvl w:val="0"/>
          <w:numId w:val="32"/>
        </w:numPr>
        <w:rPr>
          <w:rFonts w:ascii="Baskerville" w:hAnsi="Baskerville"/>
          <w:sz w:val="24"/>
        </w:rPr>
      </w:pPr>
      <w:proofErr w:type="spellStart"/>
      <w:r w:rsidRPr="008178AF">
        <w:rPr>
          <w:rFonts w:ascii="Baskerville" w:hAnsi="Baskerville"/>
          <w:b/>
          <w:sz w:val="24"/>
        </w:rPr>
        <w:t>Abinash</w:t>
      </w:r>
      <w:proofErr w:type="spellEnd"/>
      <w:r w:rsidRPr="008178AF">
        <w:rPr>
          <w:rFonts w:ascii="Baskerville" w:hAnsi="Baskerville"/>
          <w:b/>
          <w:sz w:val="24"/>
        </w:rPr>
        <w:t xml:space="preserve"> Koirala</w:t>
      </w:r>
      <w:r>
        <w:rPr>
          <w:rFonts w:ascii="Baskerville" w:hAnsi="Baskerville"/>
          <w:sz w:val="24"/>
        </w:rPr>
        <w:t xml:space="preserve">, Software Engineer, </w:t>
      </w:r>
      <w:r w:rsidRPr="00503371">
        <w:rPr>
          <w:rFonts w:ascii="Baskerville" w:hAnsi="Baskerville"/>
          <w:sz w:val="24"/>
        </w:rPr>
        <w:t>Move Inc.</w:t>
      </w:r>
    </w:p>
    <w:p w14:paraId="3196348D" w14:textId="77777777" w:rsidR="009F2001" w:rsidRDefault="009F2001" w:rsidP="009F2001">
      <w:pPr>
        <w:pStyle w:val="ListParagraph"/>
        <w:numPr>
          <w:ilvl w:val="0"/>
          <w:numId w:val="32"/>
        </w:numPr>
        <w:rPr>
          <w:rFonts w:ascii="Baskerville" w:hAnsi="Baskerville"/>
          <w:sz w:val="24"/>
        </w:rPr>
      </w:pPr>
      <w:proofErr w:type="spellStart"/>
      <w:r w:rsidRPr="008178AF">
        <w:rPr>
          <w:rFonts w:ascii="Baskerville" w:hAnsi="Baskerville"/>
          <w:b/>
          <w:sz w:val="24"/>
        </w:rPr>
        <w:t>Bikrant</w:t>
      </w:r>
      <w:proofErr w:type="spellEnd"/>
      <w:r w:rsidRPr="008178AF">
        <w:rPr>
          <w:rFonts w:ascii="Baskerville" w:hAnsi="Baskerville"/>
          <w:b/>
          <w:sz w:val="24"/>
        </w:rPr>
        <w:t xml:space="preserve"> Gautam</w:t>
      </w:r>
      <w:r w:rsidRPr="005B0FF0">
        <w:rPr>
          <w:rFonts w:ascii="Baskerville" w:hAnsi="Baskerville"/>
          <w:sz w:val="24"/>
        </w:rPr>
        <w:t xml:space="preserve">, </w:t>
      </w:r>
      <w:r>
        <w:rPr>
          <w:rFonts w:ascii="Baskerville" w:hAnsi="Baskerville" w:hint="eastAsia"/>
          <w:sz w:val="24"/>
        </w:rPr>
        <w:t xml:space="preserve">Web </w:t>
      </w:r>
      <w:r>
        <w:rPr>
          <w:rFonts w:ascii="Baskerville" w:hAnsi="Baskerville"/>
          <w:sz w:val="24"/>
        </w:rPr>
        <w:t>developer</w:t>
      </w:r>
      <w:r>
        <w:rPr>
          <w:rFonts w:ascii="Baskerville" w:hAnsi="Baskerville" w:hint="eastAsia"/>
          <w:sz w:val="24"/>
        </w:rPr>
        <w:t>,</w:t>
      </w:r>
      <w:r>
        <w:rPr>
          <w:rFonts w:ascii="Baskerville" w:hAnsi="Baskerville"/>
          <w:sz w:val="24"/>
        </w:rPr>
        <w:t xml:space="preserve"> </w:t>
      </w:r>
      <w:r>
        <w:rPr>
          <w:rFonts w:ascii="Baskerville" w:hAnsi="Baskerville" w:hint="eastAsia"/>
          <w:sz w:val="24"/>
        </w:rPr>
        <w:t>eP</w:t>
      </w:r>
      <w:r w:rsidRPr="005B0FF0">
        <w:rPr>
          <w:rFonts w:ascii="Baskerville" w:hAnsi="Baskerville" w:hint="eastAsia"/>
          <w:sz w:val="24"/>
        </w:rPr>
        <w:t>romos</w:t>
      </w:r>
      <w:r>
        <w:rPr>
          <w:rFonts w:ascii="Baskerville" w:hAnsi="Baskerville"/>
          <w:sz w:val="24"/>
        </w:rPr>
        <w:t>.com</w:t>
      </w:r>
    </w:p>
    <w:p w14:paraId="6A6AC5CF" w14:textId="77777777" w:rsidR="009F2001" w:rsidRPr="008D0FC2" w:rsidRDefault="009F2001" w:rsidP="009F2001">
      <w:pPr>
        <w:pStyle w:val="ListParagraph"/>
        <w:numPr>
          <w:ilvl w:val="0"/>
          <w:numId w:val="32"/>
        </w:numPr>
        <w:jc w:val="left"/>
        <w:rPr>
          <w:rFonts w:ascii="Baskerville" w:hAnsi="Baskerville"/>
          <w:sz w:val="24"/>
        </w:rPr>
      </w:pPr>
      <w:proofErr w:type="spellStart"/>
      <w:r w:rsidRPr="008178AF">
        <w:rPr>
          <w:rFonts w:ascii="Baskerville" w:hAnsi="Baskerville"/>
          <w:b/>
          <w:sz w:val="24"/>
        </w:rPr>
        <w:t>Emin</w:t>
      </w:r>
      <w:proofErr w:type="spellEnd"/>
      <w:r w:rsidRPr="008178AF">
        <w:rPr>
          <w:rFonts w:ascii="Baskerville" w:hAnsi="Baskerville"/>
          <w:b/>
          <w:sz w:val="24"/>
        </w:rPr>
        <w:t> </w:t>
      </w:r>
      <w:proofErr w:type="spellStart"/>
      <w:r w:rsidRPr="008178AF">
        <w:rPr>
          <w:rFonts w:ascii="Baskerville" w:hAnsi="Baskerville"/>
          <w:b/>
          <w:sz w:val="24"/>
        </w:rPr>
        <w:t>Gün</w:t>
      </w:r>
      <w:proofErr w:type="spellEnd"/>
      <w:r w:rsidRPr="008178AF">
        <w:rPr>
          <w:rFonts w:ascii="Baskerville" w:hAnsi="Baskerville"/>
          <w:b/>
          <w:sz w:val="24"/>
        </w:rPr>
        <w:t> </w:t>
      </w:r>
      <w:proofErr w:type="spellStart"/>
      <w:r w:rsidRPr="008178AF">
        <w:rPr>
          <w:rFonts w:ascii="Baskerville" w:hAnsi="Baskerville"/>
          <w:b/>
          <w:sz w:val="24"/>
        </w:rPr>
        <w:t>Sirer</w:t>
      </w:r>
      <w:proofErr w:type="spellEnd"/>
      <w:r>
        <w:rPr>
          <w:rFonts w:ascii="Baskerville" w:hAnsi="Baskerville"/>
          <w:sz w:val="24"/>
        </w:rPr>
        <w:t xml:space="preserve">, Associate Professor, </w:t>
      </w:r>
      <w:r w:rsidRPr="008E5EC1">
        <w:rPr>
          <w:rFonts w:ascii="Baskerville" w:hAnsi="Baskerville"/>
          <w:sz w:val="24"/>
        </w:rPr>
        <w:t>Cornell University</w:t>
      </w:r>
    </w:p>
    <w:p w14:paraId="1D338612" w14:textId="77777777" w:rsidR="009F2001" w:rsidRDefault="009F2001" w:rsidP="009F2001">
      <w:pPr>
        <w:pStyle w:val="ListParagraph"/>
        <w:numPr>
          <w:ilvl w:val="0"/>
          <w:numId w:val="32"/>
        </w:numPr>
        <w:rPr>
          <w:rFonts w:ascii="Baskerville" w:hAnsi="Baskerville"/>
          <w:sz w:val="24"/>
        </w:rPr>
      </w:pPr>
      <w:r w:rsidRPr="008178AF">
        <w:rPr>
          <w:rFonts w:ascii="Baskerville" w:hAnsi="Baskerville"/>
          <w:b/>
          <w:sz w:val="24"/>
        </w:rPr>
        <w:t xml:space="preserve">Joseph </w:t>
      </w:r>
      <w:proofErr w:type="spellStart"/>
      <w:r w:rsidRPr="008178AF">
        <w:rPr>
          <w:rFonts w:ascii="Baskerville" w:hAnsi="Baskerville"/>
          <w:b/>
          <w:sz w:val="24"/>
        </w:rPr>
        <w:t>Netti</w:t>
      </w:r>
      <w:proofErr w:type="spellEnd"/>
      <w:r>
        <w:rPr>
          <w:rFonts w:ascii="Baskerville" w:hAnsi="Baskerville"/>
          <w:sz w:val="24"/>
        </w:rPr>
        <w:t>, President,</w:t>
      </w:r>
      <w:r w:rsidRPr="00503371">
        <w:rPr>
          <w:rFonts w:ascii="Baskerville" w:hAnsi="Baskerville"/>
          <w:sz w:val="24"/>
        </w:rPr>
        <w:t xml:space="preserve"> Rochester Institute of Technology (RIT) Blockchain Lab</w:t>
      </w:r>
    </w:p>
    <w:p w14:paraId="5CAB1B48" w14:textId="77777777" w:rsidR="009F2001" w:rsidRPr="00B14392" w:rsidRDefault="009F2001" w:rsidP="009F2001">
      <w:pPr>
        <w:pStyle w:val="ListParagraph"/>
        <w:numPr>
          <w:ilvl w:val="0"/>
          <w:numId w:val="32"/>
        </w:numPr>
        <w:rPr>
          <w:rFonts w:ascii="Baskerville" w:hAnsi="Baskerville"/>
          <w:sz w:val="24"/>
        </w:rPr>
      </w:pPr>
      <w:r w:rsidRPr="008178AF">
        <w:rPr>
          <w:rFonts w:ascii="Baskerville" w:hAnsi="Baskerville"/>
          <w:b/>
          <w:sz w:val="24"/>
        </w:rPr>
        <w:t>Robert Chen</w:t>
      </w:r>
      <w:r>
        <w:rPr>
          <w:rFonts w:ascii="Baskerville" w:hAnsi="Baskerville"/>
          <w:sz w:val="24"/>
        </w:rPr>
        <w:t xml:space="preserve">, MD/PhD Candidate, </w:t>
      </w:r>
      <w:r w:rsidRPr="00503371">
        <w:rPr>
          <w:rFonts w:ascii="Baskerville" w:hAnsi="Baskerville"/>
          <w:sz w:val="24"/>
        </w:rPr>
        <w:t>Georgia Tech &amp; Emory University</w:t>
      </w:r>
    </w:p>
    <w:p w14:paraId="6F56E54E" w14:textId="2BF0CBB6" w:rsidR="006669C8" w:rsidRPr="00E76576" w:rsidRDefault="006669C8" w:rsidP="00D705A6">
      <w:r>
        <w:br w:type="page"/>
      </w:r>
    </w:p>
    <w:p w14:paraId="47164DC5" w14:textId="55F7A354" w:rsidR="00E76576" w:rsidRDefault="00A22629" w:rsidP="00D705A6">
      <w:pPr>
        <w:pStyle w:val="Heading1"/>
      </w:pPr>
      <w:bookmarkStart w:id="0" w:name="_tdg9hbwsfd2l" w:colFirst="0" w:colLast="0"/>
      <w:bookmarkEnd w:id="0"/>
      <w:r>
        <w:lastRenderedPageBreak/>
        <w:t xml:space="preserve">Collective science and its </w:t>
      </w:r>
      <w:r w:rsidR="00D2705C">
        <w:t>efficiency</w:t>
      </w:r>
      <w:r w:rsidR="00D95AF2">
        <w:t xml:space="preserve"> </w:t>
      </w:r>
    </w:p>
    <w:p w14:paraId="3E4A3A38" w14:textId="400B43DD" w:rsidR="00F244DA" w:rsidRPr="00C248C8" w:rsidRDefault="00A22629" w:rsidP="00D705A6">
      <w:r w:rsidRPr="00B619F9">
        <w:t xml:space="preserve">In the past </w:t>
      </w:r>
      <w:r w:rsidR="00124856">
        <w:t xml:space="preserve">few </w:t>
      </w:r>
      <w:r w:rsidRPr="00B619F9">
        <w:t xml:space="preserve">centuries, science has transitioned from </w:t>
      </w:r>
      <w:r w:rsidR="00124856">
        <w:t xml:space="preserve">largely </w:t>
      </w:r>
      <w:r w:rsidRPr="00B619F9">
        <w:t>individual</w:t>
      </w:r>
      <w:r w:rsidR="00124856">
        <w:t xml:space="preserve"> pursuits</w:t>
      </w:r>
      <w:r w:rsidRPr="00B619F9">
        <w:t xml:space="preserve"> to collective pursuits. This transition is mainly fueled by the </w:t>
      </w:r>
      <w:r w:rsidR="00D2705C" w:rsidRPr="00B619F9">
        <w:t>professionalization</w:t>
      </w:r>
      <w:r w:rsidRPr="00B619F9">
        <w:t xml:space="preserve"> of science, improved commu</w:t>
      </w:r>
      <w:r w:rsidR="001B26FE" w:rsidRPr="00B619F9">
        <w:t xml:space="preserve">nication between the scientists, </w:t>
      </w:r>
      <w:r w:rsidRPr="00B619F9">
        <w:t xml:space="preserve">and increase in the complexity of the scientific problems </w:t>
      </w:r>
      <w:r w:rsidRPr="00B619F9">
        <w:fldChar w:fldCharType="begin" w:fldLock="1"/>
      </w:r>
      <w:r w:rsidR="000120B6">
        <w:instrText>ADDIN CSL_CITATION {"citationItems":[{"id":"ITEM-1","itemData":{"DOI":"10.1007/BF02465012","ISBN":"0138-9130","ISSN":"0138-9130","abstract":"The trend toward collectivization in Astronomy during this century\\n(1901-1996), as measured by the increase in the number of authors per\\npaper, is analyzed. For this purpose, two leading astronomical journals:\\nThe Astrophysical Journal and Monthly Notices of the Royal Astronomical\\nSociety are surveyed. It is found that the average number of authors per\\npaper has jumped from a little more than one in the first half of this\\ncentury to about three at present. Most of this dramatic increase has\\ntaken place during the last 20-25 years. At the same time, the ratio of\\ncollective papers (three or more authors) to single-authored ones has\\npassed from nearly zero to 3-4 at present. The latter means that\\ncollective papers were almost nonexistent until the fifties or sixties\\nto become nowadays 3-4 times more frequent than single-authored ones.\\nThe reasons underlying the collectivization of Astronomy (and perhaps of\\nall natural sciences) are analyzed. The growing professionalization of\\nscience accompanied jy a massive influx of graduate students into\\nUniversity research institutes, the revolution in communication, the\\npressure to publish in order to progress in a scientific career, and the\\ngrowing complexity of knowledge are invoked as causes for the\\nabandonment of the traditional individualism in science to a collective\\nregime.","author":[{"dropping-particle":"","family":"Fernandez","given":"J A","non-dropping-particle":"","parse-names":false,"suffix":""}],"container-title":"Scientometrics","id":"ITEM-1","issue":"1","issued":{"date-parts":[["1998"]]},"page":"61-74","title":"The transition from an individual science to a collective one: The case of astronomy","type":"article-journal","volume":"42"},"uris":["http://www.mendeley.com/documents/?uuid=cddeceac-3b3b-4d4b-afd1-afb81cb5767a"]}],"mendeley":{"formattedCitation":"(Fernandez, 1998)","plainTextFormattedCitation":"(Fernandez, 1998)","previouslyFormattedCitation":"(Fernandez, 1998)"},"properties":{"noteIndex":0},"schema":"https://github.com/citation-style-language/schema/raw/master/csl-citation.json"}</w:instrText>
      </w:r>
      <w:r w:rsidRPr="00B619F9">
        <w:fldChar w:fldCharType="separate"/>
      </w:r>
      <w:r w:rsidRPr="00B619F9">
        <w:rPr>
          <w:noProof/>
        </w:rPr>
        <w:t>(Fernandez, 1998)</w:t>
      </w:r>
      <w:r w:rsidRPr="00B619F9">
        <w:fldChar w:fldCharType="end"/>
      </w:r>
      <w:r w:rsidR="001610BD" w:rsidRPr="00B619F9">
        <w:t xml:space="preserve">. This has led to the </w:t>
      </w:r>
      <w:proofErr w:type="gramStart"/>
      <w:r w:rsidR="001610BD" w:rsidRPr="002B3747">
        <w:rPr>
          <w:i/>
        </w:rPr>
        <w:t>present day</w:t>
      </w:r>
      <w:proofErr w:type="gramEnd"/>
      <w:r w:rsidR="001610BD" w:rsidRPr="002B3747">
        <w:rPr>
          <w:i/>
        </w:rPr>
        <w:t xml:space="preserve"> scien</w:t>
      </w:r>
      <w:r w:rsidR="00CF1875" w:rsidRPr="002B3747">
        <w:rPr>
          <w:i/>
        </w:rPr>
        <w:t xml:space="preserve">tific community </w:t>
      </w:r>
      <w:r w:rsidR="00124856">
        <w:t xml:space="preserve">– </w:t>
      </w:r>
      <w:r w:rsidR="00CF1875">
        <w:t>similar to</w:t>
      </w:r>
      <w:r w:rsidR="001610BD" w:rsidRPr="00B619F9">
        <w:t xml:space="preserve"> a group of intelligent entities interacting with each other to achieve a </w:t>
      </w:r>
      <w:r w:rsidR="001610BD" w:rsidRPr="00F57B10">
        <w:rPr>
          <w:i/>
        </w:rPr>
        <w:t>collective intelligence</w:t>
      </w:r>
      <w:r w:rsidR="001610BD" w:rsidRPr="00B619F9">
        <w:t xml:space="preserve"> that is greater than the intelligence of the individual members. The collective intelligence of the group is dependent on </w:t>
      </w:r>
      <w:r w:rsidR="00124856">
        <w:t xml:space="preserve">both </w:t>
      </w:r>
      <w:r w:rsidR="001610BD" w:rsidRPr="00B619F9">
        <w:t xml:space="preserve">the </w:t>
      </w:r>
      <w:r w:rsidR="00124856">
        <w:t xml:space="preserve">contribution of </w:t>
      </w:r>
      <w:r w:rsidR="001610BD" w:rsidRPr="00B619F9">
        <w:t xml:space="preserve">individual intelligence and the system unifying them. In other words, </w:t>
      </w:r>
      <w:r w:rsidR="00B5641D" w:rsidRPr="00B619F9">
        <w:t>the collective success of our scientific pursuits</w:t>
      </w:r>
      <w:r w:rsidR="00C710B4" w:rsidRPr="00B619F9">
        <w:t>, in addition to the quality of individual scientists,</w:t>
      </w:r>
      <w:r w:rsidR="00B5641D" w:rsidRPr="00B619F9">
        <w:t xml:space="preserve"> is highly dependent on </w:t>
      </w:r>
      <w:r w:rsidR="00CE0C9D">
        <w:t xml:space="preserve">the </w:t>
      </w:r>
      <w:r w:rsidR="00C710B4" w:rsidRPr="00B619F9">
        <w:t xml:space="preserve">efficiency of </w:t>
      </w:r>
      <w:r w:rsidR="00B5641D" w:rsidRPr="00B619F9">
        <w:t xml:space="preserve">the </w:t>
      </w:r>
      <w:r w:rsidR="00C710B4" w:rsidRPr="00B619F9">
        <w:t>ecosystem within which they interact</w:t>
      </w:r>
      <w:r w:rsidR="00C710B4" w:rsidRPr="00C248C8">
        <w:t xml:space="preserve">. </w:t>
      </w:r>
      <w:r w:rsidR="00F244DA" w:rsidRPr="00C248C8">
        <w:t xml:space="preserve">An ideal ecosystem would be the one which achieves </w:t>
      </w:r>
      <w:r w:rsidR="00CF1875" w:rsidRPr="00C248C8">
        <w:t xml:space="preserve">the </w:t>
      </w:r>
      <w:r w:rsidR="00F244DA" w:rsidRPr="00C248C8">
        <w:t>following two objectives:</w:t>
      </w:r>
    </w:p>
    <w:p w14:paraId="2BD3B230" w14:textId="148E4C60" w:rsidR="00F244DA" w:rsidRPr="00C248C8" w:rsidRDefault="009A07AF" w:rsidP="008647E5">
      <w:pPr>
        <w:pStyle w:val="ListParagraph"/>
        <w:numPr>
          <w:ilvl w:val="0"/>
          <w:numId w:val="22"/>
        </w:numPr>
        <w:ind w:left="810" w:hanging="270"/>
        <w:rPr>
          <w:rFonts w:ascii="Baskerville" w:hAnsi="Baskerville"/>
          <w:sz w:val="24"/>
          <w:szCs w:val="24"/>
        </w:rPr>
      </w:pPr>
      <w:r w:rsidRPr="00C8368B">
        <w:rPr>
          <w:rFonts w:ascii="Baskerville" w:hAnsi="Baskerville"/>
          <w:b/>
          <w:sz w:val="24"/>
          <w:szCs w:val="24"/>
        </w:rPr>
        <w:t xml:space="preserve">The </w:t>
      </w:r>
      <w:r w:rsidR="00F244DA" w:rsidRPr="00C8368B">
        <w:rPr>
          <w:rFonts w:ascii="Baskerville" w:hAnsi="Baskerville"/>
          <w:b/>
          <w:sz w:val="24"/>
          <w:szCs w:val="24"/>
        </w:rPr>
        <w:t>Efficient flow of value</w:t>
      </w:r>
      <w:r w:rsidR="00F244DA" w:rsidRPr="00C248C8">
        <w:rPr>
          <w:rFonts w:ascii="Baskerville" w:hAnsi="Baskerville"/>
          <w:sz w:val="24"/>
          <w:szCs w:val="24"/>
        </w:rPr>
        <w:t xml:space="preserve"> within the community to optimize the direction and magnitude of the scientific progress</w:t>
      </w:r>
      <w:r w:rsidR="00B21065" w:rsidRPr="00C248C8">
        <w:rPr>
          <w:rFonts w:ascii="Baskerville" w:hAnsi="Baskerville"/>
          <w:sz w:val="24"/>
          <w:szCs w:val="24"/>
        </w:rPr>
        <w:t xml:space="preserve"> </w:t>
      </w:r>
      <w:r w:rsidR="00D84845" w:rsidRPr="00C248C8">
        <w:rPr>
          <w:rFonts w:ascii="Baskerville" w:hAnsi="Baskerville"/>
          <w:sz w:val="24"/>
          <w:szCs w:val="24"/>
        </w:rPr>
        <w:t>to</w:t>
      </w:r>
      <w:r w:rsidR="00B21065" w:rsidRPr="00C248C8">
        <w:rPr>
          <w:rFonts w:ascii="Baskerville" w:hAnsi="Baskerville"/>
          <w:sz w:val="24"/>
          <w:szCs w:val="24"/>
        </w:rPr>
        <w:t xml:space="preserve"> align with </w:t>
      </w:r>
      <w:r w:rsidR="00F95EEA" w:rsidRPr="00C248C8">
        <w:rPr>
          <w:rFonts w:ascii="Baskerville" w:hAnsi="Baskerville"/>
          <w:sz w:val="24"/>
          <w:szCs w:val="24"/>
        </w:rPr>
        <w:t xml:space="preserve">the </w:t>
      </w:r>
      <w:r w:rsidR="00B21065" w:rsidRPr="00C248C8">
        <w:rPr>
          <w:rFonts w:ascii="Baskerville" w:hAnsi="Baskerville"/>
          <w:sz w:val="24"/>
          <w:szCs w:val="24"/>
        </w:rPr>
        <w:t>overall organic growth of</w:t>
      </w:r>
      <w:r w:rsidR="00F95EEA" w:rsidRPr="00C248C8">
        <w:rPr>
          <w:rFonts w:ascii="Baskerville" w:hAnsi="Baskerville"/>
          <w:sz w:val="24"/>
          <w:szCs w:val="24"/>
        </w:rPr>
        <w:t xml:space="preserve"> the</w:t>
      </w:r>
      <w:r w:rsidR="00B21065" w:rsidRPr="00C248C8">
        <w:rPr>
          <w:rFonts w:ascii="Baskerville" w:hAnsi="Baskerville"/>
          <w:sz w:val="24"/>
          <w:szCs w:val="24"/>
        </w:rPr>
        <w:t xml:space="preserve"> human race and its environment</w:t>
      </w:r>
      <w:r w:rsidR="00F244DA" w:rsidRPr="00C248C8">
        <w:rPr>
          <w:rFonts w:ascii="Baskerville" w:hAnsi="Baskerville"/>
          <w:sz w:val="24"/>
          <w:szCs w:val="24"/>
        </w:rPr>
        <w:t xml:space="preserve">. Here, </w:t>
      </w:r>
      <w:r w:rsidR="008E3A01" w:rsidRPr="00C248C8">
        <w:rPr>
          <w:rFonts w:ascii="Baskerville" w:hAnsi="Baskerville"/>
          <w:sz w:val="24"/>
          <w:szCs w:val="24"/>
        </w:rPr>
        <w:t>the term ‘</w:t>
      </w:r>
      <w:r w:rsidR="00F244DA" w:rsidRPr="00C248C8">
        <w:rPr>
          <w:rFonts w:ascii="Baskerville" w:hAnsi="Baskerville"/>
          <w:sz w:val="24"/>
          <w:szCs w:val="24"/>
        </w:rPr>
        <w:t>value</w:t>
      </w:r>
      <w:r w:rsidR="008E3A01" w:rsidRPr="00C248C8">
        <w:rPr>
          <w:rFonts w:ascii="Baskerville" w:hAnsi="Baskerville"/>
          <w:sz w:val="24"/>
          <w:szCs w:val="24"/>
        </w:rPr>
        <w:t>’</w:t>
      </w:r>
      <w:r w:rsidR="00F244DA" w:rsidRPr="00C248C8">
        <w:rPr>
          <w:rFonts w:ascii="Baskerville" w:hAnsi="Baskerville"/>
          <w:sz w:val="24"/>
          <w:szCs w:val="24"/>
        </w:rPr>
        <w:t xml:space="preserve"> means anything that is useful </w:t>
      </w:r>
      <w:r w:rsidR="00CD7F26" w:rsidRPr="00C248C8">
        <w:rPr>
          <w:rFonts w:ascii="Baskerville" w:hAnsi="Baskerville"/>
          <w:sz w:val="24"/>
          <w:szCs w:val="24"/>
        </w:rPr>
        <w:t xml:space="preserve">for a successful scientific endeavor. </w:t>
      </w:r>
      <w:r w:rsidR="00D84845" w:rsidRPr="00C248C8">
        <w:rPr>
          <w:rFonts w:ascii="Baskerville" w:hAnsi="Baskerville"/>
          <w:sz w:val="24"/>
          <w:szCs w:val="24"/>
        </w:rPr>
        <w:t xml:space="preserve">Value can be in the form of </w:t>
      </w:r>
      <w:r w:rsidR="00CD7F26" w:rsidRPr="00C248C8">
        <w:rPr>
          <w:rFonts w:ascii="Baskerville" w:hAnsi="Baskerville"/>
          <w:sz w:val="24"/>
          <w:szCs w:val="24"/>
        </w:rPr>
        <w:t>funding, data, information, computational resources, etc.</w:t>
      </w:r>
    </w:p>
    <w:p w14:paraId="7B4A5356" w14:textId="1C01D80C" w:rsidR="00F244DA" w:rsidRPr="00C248C8" w:rsidRDefault="00F244DA" w:rsidP="008647E5">
      <w:pPr>
        <w:pStyle w:val="ListParagraph"/>
        <w:numPr>
          <w:ilvl w:val="0"/>
          <w:numId w:val="22"/>
        </w:numPr>
        <w:ind w:left="810" w:hanging="270"/>
        <w:rPr>
          <w:rFonts w:ascii="Baskerville" w:hAnsi="Baskerville"/>
          <w:sz w:val="24"/>
          <w:szCs w:val="24"/>
        </w:rPr>
      </w:pPr>
      <w:r w:rsidRPr="00C8368B">
        <w:rPr>
          <w:rFonts w:ascii="Baskerville" w:hAnsi="Baskerville"/>
          <w:b/>
          <w:sz w:val="24"/>
          <w:szCs w:val="24"/>
        </w:rPr>
        <w:t>A sense of fulfilment</w:t>
      </w:r>
      <w:r w:rsidRPr="00C248C8">
        <w:rPr>
          <w:rFonts w:ascii="Baskerville" w:hAnsi="Baskerville"/>
          <w:sz w:val="24"/>
          <w:szCs w:val="24"/>
        </w:rPr>
        <w:t xml:space="preserve"> among the members of the scientific community.</w:t>
      </w:r>
    </w:p>
    <w:p w14:paraId="1CD9E79B" w14:textId="485B9A4A" w:rsidR="00CD7F26" w:rsidRPr="00C248C8" w:rsidRDefault="00CD7F26" w:rsidP="00D705A6">
      <w:r w:rsidRPr="00C248C8">
        <w:t xml:space="preserve">This </w:t>
      </w:r>
      <w:r w:rsidR="00582337" w:rsidRPr="00C248C8">
        <w:t>publication</w:t>
      </w:r>
      <w:r w:rsidRPr="00C248C8">
        <w:t xml:space="preserve"> is mainly related to objective 1</w:t>
      </w:r>
      <w:r w:rsidR="00970DBC" w:rsidRPr="00C248C8">
        <w:t>, the efficient flow of value</w:t>
      </w:r>
      <w:r w:rsidR="00D44D5A">
        <w:t xml:space="preserve"> or the creation of </w:t>
      </w:r>
      <w:r w:rsidR="004C51CE">
        <w:t xml:space="preserve">an </w:t>
      </w:r>
      <w:r w:rsidR="00D44D5A">
        <w:t>efficient scientific ecosystem</w:t>
      </w:r>
      <w:r w:rsidRPr="00C248C8">
        <w:t>.</w:t>
      </w:r>
    </w:p>
    <w:p w14:paraId="1FE3D943" w14:textId="1742519F" w:rsidR="002B4D4F" w:rsidRDefault="006C3735" w:rsidP="003E0E9E">
      <w:pPr>
        <w:pStyle w:val="Heading1"/>
      </w:pPr>
      <w:r w:rsidRPr="009D7A9F">
        <w:t xml:space="preserve">Problems with current </w:t>
      </w:r>
      <w:r w:rsidR="008C604A">
        <w:t xml:space="preserve">scientific </w:t>
      </w:r>
      <w:r w:rsidR="00CD7F26">
        <w:t xml:space="preserve">ecosystem </w:t>
      </w:r>
    </w:p>
    <w:p w14:paraId="0A03E63A" w14:textId="79099A98" w:rsidR="00DB70AC" w:rsidRPr="00DB70AC" w:rsidRDefault="00DB70AC" w:rsidP="003E0E9E">
      <w:r w:rsidRPr="00B619F9">
        <w:t xml:space="preserve">The current scientific ecosystem is not well-suited for the efficient flow of value and is riddled with problems such as centralized funding, cut-throat competition for funding, </w:t>
      </w:r>
      <w:r>
        <w:t xml:space="preserve">a </w:t>
      </w:r>
      <w:r w:rsidRPr="00B619F9">
        <w:t>closed and slow review process of publications</w:t>
      </w:r>
      <w:r>
        <w:t xml:space="preserve">, </w:t>
      </w:r>
      <w:r w:rsidRPr="00B619F9">
        <w:t>irreproducibility of scientific findings</w:t>
      </w:r>
      <w:r>
        <w:t>, etc</w:t>
      </w:r>
      <w:r w:rsidRPr="00B619F9">
        <w:t xml:space="preserve">. The problems associated with the current ecosystem are discussed briefly in the next </w:t>
      </w:r>
      <w:r>
        <w:t>section</w:t>
      </w:r>
      <w:r w:rsidRPr="00B619F9">
        <w:t>.</w:t>
      </w:r>
    </w:p>
    <w:p w14:paraId="7C6B24DF" w14:textId="77777777" w:rsidR="002D75AD" w:rsidRPr="00EF3541" w:rsidRDefault="006C3735" w:rsidP="003E0E9E">
      <w:pPr>
        <w:pStyle w:val="Heading2"/>
      </w:pPr>
      <w:r w:rsidRPr="00EF3541">
        <w:t>Funding</w:t>
      </w:r>
    </w:p>
    <w:p w14:paraId="631B28DE" w14:textId="70F25A5F" w:rsidR="00093093" w:rsidRPr="00093093" w:rsidRDefault="00B76E40" w:rsidP="003E0E9E">
      <w:pPr>
        <w:pStyle w:val="Heading3"/>
      </w:pPr>
      <w:r>
        <w:t>Funding biases and research d</w:t>
      </w:r>
      <w:r w:rsidR="00093093">
        <w:t>irections</w:t>
      </w:r>
    </w:p>
    <w:p w14:paraId="379AC982" w14:textId="0D456393" w:rsidR="00EF3E6E" w:rsidRDefault="00FB30F8" w:rsidP="003E0E9E">
      <w:r>
        <w:t xml:space="preserve">In </w:t>
      </w:r>
      <w:r w:rsidR="004C51CE">
        <w:t xml:space="preserve">the </w:t>
      </w:r>
      <w:r>
        <w:t>current scientific ecosystem, there are three sources of</w:t>
      </w:r>
      <w:r w:rsidR="00EC351F">
        <w:t xml:space="preserve"> </w:t>
      </w:r>
      <w:r w:rsidR="00093093">
        <w:t xml:space="preserve">academic </w:t>
      </w:r>
      <w:r w:rsidR="00EC351F">
        <w:t xml:space="preserve">research </w:t>
      </w:r>
      <w:r w:rsidR="00093093">
        <w:t xml:space="preserve">funding: government, private companies, and philanthropists. </w:t>
      </w:r>
      <w:r w:rsidR="00EC351F">
        <w:t>G</w:t>
      </w:r>
      <w:r w:rsidR="00093093">
        <w:t>overnment funding is fundamentally susceptible to the politics and might be influenced by the biases and aspiration</w:t>
      </w:r>
      <w:r w:rsidR="00325BFD">
        <w:t>s</w:t>
      </w:r>
      <w:r w:rsidR="00093093">
        <w:t xml:space="preserve"> of the politicians who may not have</w:t>
      </w:r>
      <w:r w:rsidR="00F95EEA">
        <w:t xml:space="preserve"> a</w:t>
      </w:r>
      <w:r w:rsidR="00093093">
        <w:t xml:space="preserve"> strong grasp </w:t>
      </w:r>
      <w:r w:rsidR="00402D36">
        <w:t>on the current science</w:t>
      </w:r>
      <w:r w:rsidR="00093093">
        <w:t>. For example, the recent</w:t>
      </w:r>
      <w:r w:rsidR="0058527C">
        <w:t>l</w:t>
      </w:r>
      <w:r w:rsidR="008E362C">
        <w:t>y</w:t>
      </w:r>
      <w:r w:rsidR="00093093">
        <w:t xml:space="preserve"> proposed budget cuts </w:t>
      </w:r>
      <w:r w:rsidR="00F95EEA">
        <w:t xml:space="preserve">to </w:t>
      </w:r>
      <w:r w:rsidR="004C51CE">
        <w:t xml:space="preserve">the </w:t>
      </w:r>
      <w:r w:rsidR="00093093" w:rsidRPr="00093093">
        <w:t>Environmental Protection Agency</w:t>
      </w:r>
      <w:r w:rsidR="00093093">
        <w:t xml:space="preserve"> (EPA). </w:t>
      </w:r>
    </w:p>
    <w:p w14:paraId="3864BCD7" w14:textId="77777777" w:rsidR="002C1B69" w:rsidRDefault="002C1B69" w:rsidP="001A7B5A">
      <w:pPr>
        <w:ind w:left="720"/>
      </w:pPr>
    </w:p>
    <w:p w14:paraId="658C6273" w14:textId="19DD371B" w:rsidR="00EF3E6E" w:rsidRDefault="004211F2" w:rsidP="003E0E9E">
      <w:r>
        <w:t xml:space="preserve">In addition, the authority to control the funding directions and allocation in governmental funding agencies </w:t>
      </w:r>
      <w:r w:rsidR="008E362C">
        <w:t>are</w:t>
      </w:r>
      <w:r>
        <w:t xml:space="preserve"> concentrated in</w:t>
      </w:r>
      <w:r w:rsidR="00F95EEA">
        <w:t xml:space="preserve"> a</w:t>
      </w:r>
      <w:r>
        <w:t xml:space="preserve"> </w:t>
      </w:r>
      <w:r w:rsidR="00EF3E6E" w:rsidRPr="00E76576">
        <w:t>few peopl</w:t>
      </w:r>
      <w:r>
        <w:t>e. Most of the funding agencies do receive reviews from the external reviewers</w:t>
      </w:r>
      <w:r w:rsidR="00EC351F">
        <w:t xml:space="preserve">. </w:t>
      </w:r>
      <w:r>
        <w:t xml:space="preserve"> </w:t>
      </w:r>
      <w:r w:rsidR="00EC351F">
        <w:t>H</w:t>
      </w:r>
      <w:r>
        <w:t xml:space="preserve">owever, the selection of the external reviewers itself and the final decision made are highly susceptible to the biases and affiliations of the members </w:t>
      </w:r>
      <w:r w:rsidR="008E362C">
        <w:t>of</w:t>
      </w:r>
      <w:r>
        <w:t xml:space="preserve"> the decision group.</w:t>
      </w:r>
    </w:p>
    <w:p w14:paraId="0BAD6750" w14:textId="77777777" w:rsidR="002C1B69" w:rsidRDefault="002C1B69" w:rsidP="003E0E9E"/>
    <w:p w14:paraId="3252CD52" w14:textId="0EA8D971" w:rsidR="00D734B8" w:rsidRDefault="004211F2" w:rsidP="003E0E9E">
      <w:r>
        <w:lastRenderedPageBreak/>
        <w:t xml:space="preserve">The </w:t>
      </w:r>
      <w:r w:rsidR="005C007E">
        <w:t>studies funded by private funding suffer</w:t>
      </w:r>
      <w:r>
        <w:t xml:space="preserve"> from</w:t>
      </w:r>
      <w:r w:rsidR="005C007E">
        <w:t xml:space="preserve"> the ‘sponsorship </w:t>
      </w:r>
      <w:proofErr w:type="spellStart"/>
      <w:r w:rsidR="005C007E">
        <w:t>bias’</w:t>
      </w:r>
      <w:proofErr w:type="spellEnd"/>
      <w:r w:rsidR="002C1B69">
        <w:t xml:space="preserve"> </w:t>
      </w:r>
      <w:r w:rsidR="00540C58">
        <w:t>—</w:t>
      </w:r>
      <w:r w:rsidR="002C1B69">
        <w:t xml:space="preserve"> </w:t>
      </w:r>
      <w:r w:rsidR="005C007E">
        <w:t>a form of experimenter’s bias where the results of studies tend to support the interests of the funding sponsors.</w:t>
      </w:r>
      <w:r>
        <w:t xml:space="preserve"> </w:t>
      </w:r>
      <w:r w:rsidR="00540C58">
        <w:t xml:space="preserve">The effect of </w:t>
      </w:r>
      <w:r w:rsidR="00C64E1A">
        <w:t>sponsorship</w:t>
      </w:r>
      <w:r w:rsidR="00540C58">
        <w:t xml:space="preserve"> </w:t>
      </w:r>
      <w:r w:rsidR="00C64E1A">
        <w:t xml:space="preserve">bias has been more prevalent in pharmaceutical drug studies, tobacco research, and chemical toxicity studies </w:t>
      </w:r>
      <w:r w:rsidR="00C64E1A">
        <w:fldChar w:fldCharType="begin" w:fldLock="1"/>
      </w:r>
      <w:r w:rsidR="000120B6">
        <w:instrText>ADDIN CSL_CITATION {"citationItems":[{"id":"ITEM-1","itemData":{"DOI":"10.1177/0162243912456271","ISSN":"0162-2439","PMID":"3682","abstract":"In the mid-1980s, social scientists compared outcome measures of related drug studies, some funded by private companies and others by nonprofit organizations or government agencies. The concept of a ‘‘funding effect’’ was coined when it was discovered that study outcomes could be statistically correlated with funding sources, largely in drug safety and efficacy studies. Also identified in tobacco research and chemical toxicity studies, the ‘‘funding effect’’ is often attributed, implicitly or explicitly, to research bias. This article discusses the meaning of scientific bias in research, examines the strongest evidence for the ‘‘funding effect,’’ and explores the question of whether the ‘‘funding effect’’ is an indicator of biased research that is driven by the financial interests of the for-profit sponsor. This article argues that the ‘‘funding effect’’ is merely a symptom of the factors that could be responsible for outcome disparities in product assessment. Social scientists should not suspend their skepticism and choose as a default hypothesis that bias is always or typically the cause.","author":[{"dropping-particle":"","family":"Krimsky","given":"Sheldon","non-dropping-particle":"","parse-names":false,"suffix":""}],"container-title":"Science, Technology, &amp; Human Values","id":"ITEM-1","issue":"4","issued":{"date-parts":[["2013"]]},"page":"566-587","title":"Do Financial Conflicts of Interest Bias Research?","type":"article-journal","volume":"38"},"uris":["http://www.mendeley.com/documents/?uuid=6f7c8909-1af9-47cd-958c-7b32962fca34"]}],"mendeley":{"formattedCitation":"(Krimsky, 2013)","plainTextFormattedCitation":"(Krimsky, 2013)","previouslyFormattedCitation":"(Krimsky, 2013)"},"properties":{"noteIndex":0},"schema":"https://github.com/citation-style-language/schema/raw/master/csl-citation.json"}</w:instrText>
      </w:r>
      <w:r w:rsidR="00C64E1A">
        <w:fldChar w:fldCharType="separate"/>
      </w:r>
      <w:r w:rsidR="00C64E1A" w:rsidRPr="00C64E1A">
        <w:rPr>
          <w:noProof/>
        </w:rPr>
        <w:t>(Krimsky, 2013)</w:t>
      </w:r>
      <w:r w:rsidR="00C64E1A">
        <w:fldChar w:fldCharType="end"/>
      </w:r>
      <w:r w:rsidR="00C64E1A">
        <w:t>.</w:t>
      </w:r>
      <w:r w:rsidR="00602B35">
        <w:t xml:space="preserve"> </w:t>
      </w:r>
      <w:r w:rsidR="00EC351F">
        <w:t>Books</w:t>
      </w:r>
      <w:r w:rsidR="003C339C">
        <w:t xml:space="preserve"> by Ben </w:t>
      </w:r>
      <w:proofErr w:type="spellStart"/>
      <w:r w:rsidR="003C339C">
        <w:t>Goldac</w:t>
      </w:r>
      <w:r w:rsidR="00561672">
        <w:t>re</w:t>
      </w:r>
      <w:proofErr w:type="spellEnd"/>
      <w:r w:rsidR="00561672">
        <w:t xml:space="preserve"> entitled </w:t>
      </w:r>
      <w:r w:rsidR="003C339C">
        <w:t>“</w:t>
      </w:r>
      <w:r w:rsidR="00561672" w:rsidRPr="003C339C">
        <w:rPr>
          <w:i/>
        </w:rPr>
        <w:t>Bad science: Quacks, hacks, and big pharma flacks</w:t>
      </w:r>
      <w:r w:rsidR="003C339C">
        <w:rPr>
          <w:i/>
        </w:rPr>
        <w:t xml:space="preserve">” </w:t>
      </w:r>
      <w:r w:rsidR="003C339C">
        <w:rPr>
          <w:i/>
        </w:rPr>
        <w:fldChar w:fldCharType="begin" w:fldLock="1"/>
      </w:r>
      <w:r w:rsidR="000120B6">
        <w:rPr>
          <w:i/>
        </w:rPr>
        <w:instrText>ADDIN CSL_CITATION {"citationItems":[{"id":"ITEM-1","itemData":{"author":[{"dropping-particle":"","family":"Goldacre","given":"Ben","non-dropping-particle":"","parse-names":false,"suffix":""}],"id":"ITEM-1","issued":{"date-parts":[["2010"]]},"publisher":"McClelland &amp; Stewart","title":"Bad science: Quacks, hacks, and big pharma flacks","type":"book"},"uris":["http://www.mendeley.com/documents/?uuid=73f546bc-9705-4d52-aa4d-6bb8fc11fd2a"]}],"mendeley":{"formattedCitation":"(Goldacre, 2010)","plainTextFormattedCitation":"(Goldacre, 2010)","previouslyFormattedCitation":"(Goldacre, 2010)"},"properties":{"noteIndex":0},"schema":"https://github.com/citation-style-language/schema/raw/master/csl-citation.json"}</w:instrText>
      </w:r>
      <w:r w:rsidR="003C339C">
        <w:rPr>
          <w:i/>
        </w:rPr>
        <w:fldChar w:fldCharType="separate"/>
      </w:r>
      <w:r w:rsidR="003C339C" w:rsidRPr="003C339C">
        <w:rPr>
          <w:noProof/>
        </w:rPr>
        <w:t>(Goldacre, 2010)</w:t>
      </w:r>
      <w:r w:rsidR="003C339C">
        <w:rPr>
          <w:i/>
        </w:rPr>
        <w:fldChar w:fldCharType="end"/>
      </w:r>
      <w:r w:rsidR="003C339C">
        <w:rPr>
          <w:i/>
        </w:rPr>
        <w:t xml:space="preserve"> </w:t>
      </w:r>
      <w:r w:rsidR="00561672">
        <w:t xml:space="preserve">and </w:t>
      </w:r>
      <w:r w:rsidR="00561672" w:rsidRPr="003C339C">
        <w:rPr>
          <w:i/>
        </w:rPr>
        <w:t>Bad pharma: how drug companies mislead doctors and harm patients</w:t>
      </w:r>
      <w:r w:rsidR="00561672">
        <w:t xml:space="preserve"> </w:t>
      </w:r>
      <w:r w:rsidR="003C339C">
        <w:fldChar w:fldCharType="begin" w:fldLock="1"/>
      </w:r>
      <w:r w:rsidR="000120B6">
        <w:instrText>ADDIN CSL_CITATION {"citationItems":[{"id":"ITEM-1","itemData":{"author":[{"dropping-particle":"","family":"Goldacre","given":"Ben","non-dropping-particle":"","parse-names":false,"suffix":""}],"id":"ITEM-1","issued":{"date-parts":[["2014"]]},"publisher":"Macmillan","title":"Bad pharma: how drug companies mislead doctors and harm patients","type":"book"},"uris":["http://www.mendeley.com/documents/?uuid=52f5c09e-d2d3-48fa-b932-9b7800297356"]}],"mendeley":{"formattedCitation":"(Goldacre, 2014)","plainTextFormattedCitation":"(Goldacre, 2014)","previouslyFormattedCitation":"(Goldacre, 2014)"},"properties":{"noteIndex":0},"schema":"https://github.com/citation-style-language/schema/raw/master/csl-citation.json"}</w:instrText>
      </w:r>
      <w:r w:rsidR="003C339C">
        <w:fldChar w:fldCharType="separate"/>
      </w:r>
      <w:r w:rsidR="003C339C" w:rsidRPr="003C339C">
        <w:rPr>
          <w:noProof/>
        </w:rPr>
        <w:t>(Goldacre, 2014)</w:t>
      </w:r>
      <w:r w:rsidR="003C339C">
        <w:fldChar w:fldCharType="end"/>
      </w:r>
      <w:r w:rsidR="003C339C">
        <w:t xml:space="preserve"> are good reads t</w:t>
      </w:r>
      <w:r w:rsidR="00561672">
        <w:t xml:space="preserve">o get better insights on how pharmaceutical companies can influence the results by manipulating the clinical trials. </w:t>
      </w:r>
    </w:p>
    <w:p w14:paraId="56B3E2C3" w14:textId="25EB5910" w:rsidR="000B6F9D" w:rsidRPr="006F22CD" w:rsidRDefault="005C63B7" w:rsidP="003E0E9E">
      <w:pPr>
        <w:pStyle w:val="Heading3"/>
      </w:pPr>
      <w:r>
        <w:t>Imbalance</w:t>
      </w:r>
      <w:r w:rsidR="00100578">
        <w:t xml:space="preserve"> in demand and supply of f</w:t>
      </w:r>
      <w:r w:rsidR="000B6F9D">
        <w:t>unding</w:t>
      </w:r>
    </w:p>
    <w:p w14:paraId="636FC568" w14:textId="7BA0D21D" w:rsidR="007677F1" w:rsidRDefault="00525E0F" w:rsidP="003E0E9E">
      <w:r>
        <w:t>The inflation-</w:t>
      </w:r>
      <w:r w:rsidR="00FD3B1C">
        <w:t>adjust</w:t>
      </w:r>
      <w:r w:rsidR="00EC351F">
        <w:t>ed</w:t>
      </w:r>
      <w:r w:rsidR="00FD3B1C">
        <w:t xml:space="preserve"> academic funding as a share of GDP </w:t>
      </w:r>
      <w:r w:rsidR="00EC351F">
        <w:t>has been decreasing</w:t>
      </w:r>
      <w:r w:rsidR="00FD3B1C">
        <w:t xml:space="preserve"> since </w:t>
      </w:r>
      <w:r w:rsidR="009E5415">
        <w:t xml:space="preserve">the </w:t>
      </w:r>
      <w:r w:rsidR="00FD3B1C">
        <w:t>last decade</w:t>
      </w:r>
      <w:r w:rsidR="00F95EEA">
        <w:t>,</w:t>
      </w:r>
      <w:r w:rsidR="00FD3B1C">
        <w:t xml:space="preserve"> while t</w:t>
      </w:r>
      <w:r w:rsidR="005E2649" w:rsidRPr="005E2649">
        <w:rPr>
          <w:color w:val="000000"/>
          <w:sz w:val="22"/>
          <w:szCs w:val="22"/>
        </w:rPr>
        <w:t>he current sc</w:t>
      </w:r>
      <w:r w:rsidR="005E2649">
        <w:t xml:space="preserve">ientific </w:t>
      </w:r>
      <w:r w:rsidR="00FD3B1C">
        <w:t xml:space="preserve">pipeline is producing </w:t>
      </w:r>
      <w:r w:rsidR="004A15C4">
        <w:t xml:space="preserve">an </w:t>
      </w:r>
      <w:proofErr w:type="gramStart"/>
      <w:r w:rsidR="00FD3B1C">
        <w:t>ever increasing</w:t>
      </w:r>
      <w:proofErr w:type="gramEnd"/>
      <w:r w:rsidR="00FD3B1C">
        <w:t xml:space="preserve"> number of PhDs looking for research grants. This imbalance between the demand and supply has created a hyper-compet</w:t>
      </w:r>
      <w:r w:rsidR="00CF0C6B">
        <w:t xml:space="preserve">itive atmosphere which has been detrimental </w:t>
      </w:r>
      <w:r w:rsidR="008E362C">
        <w:t xml:space="preserve">to </w:t>
      </w:r>
      <w:r w:rsidR="00CF0C6B">
        <w:t xml:space="preserve">the organic growth of scientific research. For example, </w:t>
      </w:r>
      <w:r w:rsidR="001D2FB4" w:rsidRPr="00542893">
        <w:t xml:space="preserve">NIH funding as a share of GDP has been falling since </w:t>
      </w:r>
      <w:r w:rsidR="00C80EF4" w:rsidRPr="00542893">
        <w:t xml:space="preserve">the </w:t>
      </w:r>
      <w:r w:rsidR="001D2FB4" w:rsidRPr="00542893">
        <w:t>last decade</w:t>
      </w:r>
      <w:r w:rsidR="009E1F66" w:rsidRPr="00542893">
        <w:t>.</w:t>
      </w:r>
      <w:r w:rsidR="00F605AD" w:rsidRPr="00542893">
        <w:t xml:space="preserve"> </w:t>
      </w:r>
      <w:r w:rsidR="00AF78B3" w:rsidRPr="00542893">
        <w:t xml:space="preserve">The buying power of the funding is </w:t>
      </w:r>
      <w:r w:rsidR="00CF0C6B">
        <w:t xml:space="preserve">further </w:t>
      </w:r>
      <w:r w:rsidR="00AF78B3" w:rsidRPr="00542893">
        <w:t>diluted w</w:t>
      </w:r>
      <w:r w:rsidR="00F605AD" w:rsidRPr="00542893">
        <w:t>ith</w:t>
      </w:r>
      <w:r w:rsidR="009E1F66" w:rsidRPr="00542893">
        <w:t xml:space="preserve"> </w:t>
      </w:r>
      <w:r w:rsidR="004A15C4">
        <w:t xml:space="preserve">the </w:t>
      </w:r>
      <w:proofErr w:type="gramStart"/>
      <w:r w:rsidR="004B1247">
        <w:t>ever</w:t>
      </w:r>
      <w:r w:rsidR="00F605AD" w:rsidRPr="00542893">
        <w:t xml:space="preserve"> rising</w:t>
      </w:r>
      <w:proofErr w:type="gramEnd"/>
      <w:r w:rsidR="00F605AD" w:rsidRPr="00542893">
        <w:t xml:space="preserve"> cost of biomedical research</w:t>
      </w:r>
      <w:r w:rsidR="00AF78B3" w:rsidRPr="00542893">
        <w:t xml:space="preserve">. On </w:t>
      </w:r>
      <w:r w:rsidR="001F360D">
        <w:t xml:space="preserve">the </w:t>
      </w:r>
      <w:r w:rsidR="00AF78B3" w:rsidRPr="00542893">
        <w:t>other hand, the current scientific pipeline is producing far more biomedical scientists</w:t>
      </w:r>
      <w:r w:rsidR="004A15C4">
        <w:t>,</w:t>
      </w:r>
      <w:r w:rsidR="007677F1" w:rsidRPr="00542893">
        <w:t xml:space="preserve"> </w:t>
      </w:r>
      <w:r w:rsidR="00CF0C6B">
        <w:t>making it very difficult to win grant</w:t>
      </w:r>
      <w:r w:rsidR="004A15C4">
        <w:t>s</w:t>
      </w:r>
      <w:r w:rsidR="00CF0C6B">
        <w:t>; t</w:t>
      </w:r>
      <w:r w:rsidR="007677F1" w:rsidRPr="00542893">
        <w:t xml:space="preserve">he success rate for competing RPG applications </w:t>
      </w:r>
      <w:r w:rsidR="00CF0C6B">
        <w:t xml:space="preserve">in 2016 </w:t>
      </w:r>
      <w:r w:rsidR="007677F1" w:rsidRPr="00542893">
        <w:t>was 19.1% (</w:t>
      </w:r>
      <w:hyperlink r:id="rId9" w:history="1">
        <w:r w:rsidR="003B085C" w:rsidRPr="00542893">
          <w:t>https://nexus.od.nih.gov/all/2017/02/03/fy2016-by-the-numbers/)</w:t>
        </w:r>
      </w:hyperlink>
      <w:r w:rsidR="007677F1" w:rsidRPr="00542893">
        <w:t>.</w:t>
      </w:r>
    </w:p>
    <w:p w14:paraId="0450E227" w14:textId="77777777" w:rsidR="00CF0C6B" w:rsidRPr="00542893" w:rsidRDefault="00CF0C6B" w:rsidP="003E0E9E"/>
    <w:p w14:paraId="5E6F339A" w14:textId="68E9AF97" w:rsidR="005C007E" w:rsidRDefault="003B085C" w:rsidP="003E0E9E">
      <w:r w:rsidRPr="00542893">
        <w:t>This</w:t>
      </w:r>
      <w:r w:rsidR="00CF0C6B">
        <w:t xml:space="preserve"> hyper-competitive atmosphere resulting from the</w:t>
      </w:r>
      <w:r w:rsidRPr="00542893">
        <w:t xml:space="preserve"> imbalance </w:t>
      </w:r>
      <w:r w:rsidR="00CF0C6B">
        <w:t xml:space="preserve">in demand and supply of funding </w:t>
      </w:r>
      <w:r w:rsidRPr="00542893">
        <w:t xml:space="preserve">has </w:t>
      </w:r>
      <w:r w:rsidR="00CF0C6B">
        <w:t xml:space="preserve">affected science negatively in </w:t>
      </w:r>
      <w:r w:rsidR="00546A3F">
        <w:t>several</w:t>
      </w:r>
      <w:r w:rsidR="00CF0C6B">
        <w:t xml:space="preserve"> ways. </w:t>
      </w:r>
      <w:r w:rsidR="000D46AE">
        <w:t xml:space="preserve">First, </w:t>
      </w:r>
      <w:r w:rsidR="004A15C4">
        <w:t xml:space="preserve">the </w:t>
      </w:r>
      <w:r w:rsidR="008E362C">
        <w:t>atmosphere</w:t>
      </w:r>
      <w:r w:rsidR="004A15C4">
        <w:t xml:space="preserve"> </w:t>
      </w:r>
      <w:r w:rsidR="00F26C5A">
        <w:t>promotes short-</w:t>
      </w:r>
      <w:r w:rsidR="000D46AE">
        <w:t>term gain vs long-term gain in science; it suppresses the creativity, original thinking, and risk taking</w:t>
      </w:r>
      <w:r w:rsidR="004D2545">
        <w:t xml:space="preserve"> and promotes safe research. In addition, it promotes </w:t>
      </w:r>
      <w:r w:rsidR="000D46AE">
        <w:t xml:space="preserve">quantity over quality of scientific publications </w:t>
      </w:r>
      <w:r w:rsidR="00C41CB1">
        <w:t xml:space="preserve">and </w:t>
      </w:r>
      <w:r w:rsidR="00995303">
        <w:t xml:space="preserve">encourages the scientists to take the short-cuts and exaggerate their results </w:t>
      </w:r>
      <w:r w:rsidR="000D46AE">
        <w:t>due to the pressure of publishing</w:t>
      </w:r>
      <w:r w:rsidR="000E3C29">
        <w:t>.</w:t>
      </w:r>
      <w:r w:rsidR="005B1BC4">
        <w:t xml:space="preserve"> Moreover, scientists are spending more time writing the grant</w:t>
      </w:r>
      <w:r w:rsidR="00C358D7">
        <w:t>s</w:t>
      </w:r>
      <w:r w:rsidR="005B1BC4">
        <w:t xml:space="preserve"> instead of </w:t>
      </w:r>
      <w:r w:rsidR="008774A9">
        <w:t>conducting</w:t>
      </w:r>
      <w:r w:rsidR="005B1BC4">
        <w:t xml:space="preserve"> the scientific research due to the overly competitive funding scenario.</w:t>
      </w:r>
    </w:p>
    <w:p w14:paraId="23EE3B1F" w14:textId="2FA80817" w:rsidR="004E1A0F" w:rsidRDefault="000D5BE6" w:rsidP="003E0E9E">
      <w:pPr>
        <w:pStyle w:val="Heading2"/>
      </w:pPr>
      <w:r>
        <w:t>Review</w:t>
      </w:r>
    </w:p>
    <w:p w14:paraId="03E1AAE4" w14:textId="03659EA9" w:rsidR="001B66B4" w:rsidRPr="001B66B4" w:rsidRDefault="001B66B4" w:rsidP="003E0E9E">
      <w:r>
        <w:t>The current academic review process is closed, incredibly slow, and suffers from several other problems such as institutional bias and survivor bias.</w:t>
      </w:r>
    </w:p>
    <w:p w14:paraId="479FB7D2" w14:textId="555BD153" w:rsidR="00B173A8" w:rsidRPr="006F22CD" w:rsidRDefault="00B173A8" w:rsidP="003E0E9E">
      <w:pPr>
        <w:pStyle w:val="Heading3"/>
      </w:pPr>
      <w:r w:rsidRPr="006F22CD">
        <w:t>Closed review process</w:t>
      </w:r>
    </w:p>
    <w:p w14:paraId="20B7970C" w14:textId="057BB7C8" w:rsidR="005346FD" w:rsidRDefault="001B66B4" w:rsidP="003E0E9E">
      <w:pPr>
        <w:rPr>
          <w:color w:val="000000"/>
        </w:rPr>
      </w:pPr>
      <w:r>
        <w:t>The current review process is</w:t>
      </w:r>
      <w:r w:rsidR="002335C4">
        <w:t xml:space="preserve"> closed in a sense that </w:t>
      </w:r>
      <w:r w:rsidR="00412437">
        <w:t xml:space="preserve">the rationale behind the decision to accept or reject a publication is not disclosed to </w:t>
      </w:r>
      <w:r w:rsidR="00483ABA">
        <w:t xml:space="preserve">the </w:t>
      </w:r>
      <w:r w:rsidR="00412437">
        <w:t>public.</w:t>
      </w:r>
      <w:r w:rsidR="00070E2D">
        <w:t xml:space="preserve"> </w:t>
      </w:r>
      <w:r w:rsidR="00F23CED">
        <w:t>The</w:t>
      </w:r>
      <w:r w:rsidR="000E7623">
        <w:t xml:space="preserve"> reviewers and editors </w:t>
      </w:r>
      <w:r w:rsidR="00F23CED">
        <w:t xml:space="preserve">will have subjective biases </w:t>
      </w:r>
      <w:r w:rsidR="00D14704">
        <w:t>regarding d</w:t>
      </w:r>
      <w:r w:rsidR="000E7623">
        <w:t>ifferent scientists,</w:t>
      </w:r>
      <w:r w:rsidR="000E7623" w:rsidRPr="000E7623">
        <w:t xml:space="preserve"> </w:t>
      </w:r>
      <w:r w:rsidR="000E7623">
        <w:t>research labs, institutions</w:t>
      </w:r>
      <w:r w:rsidR="00F23CED">
        <w:t xml:space="preserve"> (e.g.</w:t>
      </w:r>
      <w:r w:rsidR="000E7623">
        <w:t xml:space="preserve"> favoring their alma maters), scientific methodologies, scientific principles,</w:t>
      </w:r>
      <w:r w:rsidR="00F23CED">
        <w:t xml:space="preserve"> scientific findings (e.g. </w:t>
      </w:r>
      <w:r w:rsidR="000E7623">
        <w:t>favoring positive replic</w:t>
      </w:r>
      <w:r w:rsidR="00F23CED">
        <w:t>ations promoting survivor bias).</w:t>
      </w:r>
      <w:r w:rsidR="0045482F">
        <w:t xml:space="preserve"> In addition, due to the pressure</w:t>
      </w:r>
      <w:r w:rsidR="00483ABA">
        <w:t xml:space="preserve"> to </w:t>
      </w:r>
      <w:r w:rsidR="0045482F">
        <w:t xml:space="preserve">publish </w:t>
      </w:r>
      <w:r w:rsidR="00483ABA">
        <w:t xml:space="preserve">(e.g., “publish or perish”) </w:t>
      </w:r>
      <w:r w:rsidR="00AE280D">
        <w:t xml:space="preserve">created by </w:t>
      </w:r>
      <w:r w:rsidR="0087226F">
        <w:t>scarce funding, the assigned reviewers often lack</w:t>
      </w:r>
      <w:r w:rsidR="0045482F">
        <w:t xml:space="preserve"> </w:t>
      </w:r>
      <w:r w:rsidR="005E502D">
        <w:t xml:space="preserve">the </w:t>
      </w:r>
      <w:r w:rsidR="0045482F">
        <w:t xml:space="preserve">time to </w:t>
      </w:r>
      <w:r w:rsidR="0087226F">
        <w:t xml:space="preserve">thoroughly </w:t>
      </w:r>
      <w:r w:rsidR="0045482F">
        <w:t>review the manuscripts and</w:t>
      </w:r>
      <w:r w:rsidR="0087226F">
        <w:t xml:space="preserve"> may even</w:t>
      </w:r>
      <w:r w:rsidR="0045482F">
        <w:t xml:space="preserve"> hand </w:t>
      </w:r>
      <w:r w:rsidR="0045482F" w:rsidRPr="00A066DA">
        <w:rPr>
          <w:color w:val="000000"/>
        </w:rPr>
        <w:t xml:space="preserve">over the tasks to their students who may lack the expertise. </w:t>
      </w:r>
      <w:r w:rsidR="004E0C13" w:rsidRPr="00A066DA">
        <w:rPr>
          <w:color w:val="000000"/>
        </w:rPr>
        <w:t xml:space="preserve"> </w:t>
      </w:r>
      <w:r w:rsidR="00D4059B" w:rsidRPr="00A066DA">
        <w:rPr>
          <w:color w:val="000000"/>
        </w:rPr>
        <w:t xml:space="preserve">Furthermore, the funding company might be secretly influencing the review committee to promote the acceptance of the publication serving </w:t>
      </w:r>
      <w:r w:rsidR="00EC1721" w:rsidRPr="00A066DA">
        <w:rPr>
          <w:color w:val="000000"/>
        </w:rPr>
        <w:t>its</w:t>
      </w:r>
      <w:r w:rsidR="00D4059B" w:rsidRPr="00A066DA">
        <w:rPr>
          <w:color w:val="000000"/>
        </w:rPr>
        <w:t xml:space="preserve"> interest. For example,</w:t>
      </w:r>
      <w:r w:rsidR="00A066DA" w:rsidRPr="00A066DA">
        <w:rPr>
          <w:color w:val="000000"/>
        </w:rPr>
        <w:t xml:space="preserve"> Richard Smith, former editor of the </w:t>
      </w:r>
      <w:r w:rsidR="00A066DA" w:rsidRPr="00052DBE">
        <w:rPr>
          <w:iCs/>
          <w:color w:val="000000"/>
        </w:rPr>
        <w:t>British Medical Journal</w:t>
      </w:r>
      <w:r w:rsidR="00DB1AAD">
        <w:rPr>
          <w:color w:val="000000"/>
        </w:rPr>
        <w:t>, said</w:t>
      </w:r>
      <w:r w:rsidR="007232CD">
        <w:rPr>
          <w:color w:val="000000"/>
        </w:rPr>
        <w:t xml:space="preserve"> </w:t>
      </w:r>
      <w:r w:rsidR="00DB1AAD">
        <w:rPr>
          <w:color w:val="000000"/>
        </w:rPr>
        <w:t>—</w:t>
      </w:r>
    </w:p>
    <w:p w14:paraId="1BA2496A" w14:textId="77777777" w:rsidR="003C4433" w:rsidRDefault="003C4433" w:rsidP="001A7B5A">
      <w:pPr>
        <w:ind w:left="720"/>
        <w:rPr>
          <w:color w:val="000000"/>
        </w:rPr>
      </w:pPr>
    </w:p>
    <w:p w14:paraId="7B220772" w14:textId="71FCB589" w:rsidR="005346FD" w:rsidRDefault="00A066DA" w:rsidP="003E0E9E">
      <w:pPr>
        <w:jc w:val="center"/>
        <w:rPr>
          <w:color w:val="000000"/>
        </w:rPr>
      </w:pPr>
      <w:r w:rsidRPr="00E522D3">
        <w:rPr>
          <w:i/>
          <w:color w:val="000000"/>
        </w:rPr>
        <w:lastRenderedPageBreak/>
        <w:t>“All journals are bought</w:t>
      </w:r>
      <w:r w:rsidR="002C58AB">
        <w:rPr>
          <w:i/>
          <w:color w:val="000000"/>
        </w:rPr>
        <w:t xml:space="preserve"> </w:t>
      </w:r>
      <w:r w:rsidRPr="00E522D3">
        <w:rPr>
          <w:i/>
          <w:color w:val="000000"/>
        </w:rPr>
        <w:t>—</w:t>
      </w:r>
      <w:r w:rsidR="002C58AB">
        <w:rPr>
          <w:i/>
          <w:color w:val="000000"/>
        </w:rPr>
        <w:t xml:space="preserve"> </w:t>
      </w:r>
      <w:r w:rsidRPr="00E522D3">
        <w:rPr>
          <w:i/>
          <w:color w:val="000000"/>
        </w:rPr>
        <w:t>or at least cleverly used</w:t>
      </w:r>
      <w:r w:rsidR="002C58AB">
        <w:rPr>
          <w:i/>
          <w:color w:val="000000"/>
        </w:rPr>
        <w:t xml:space="preserve"> </w:t>
      </w:r>
      <w:r w:rsidRPr="00E522D3">
        <w:rPr>
          <w:i/>
          <w:color w:val="000000"/>
        </w:rPr>
        <w:t>—</w:t>
      </w:r>
      <w:r w:rsidR="002C58AB">
        <w:rPr>
          <w:i/>
          <w:color w:val="000000"/>
        </w:rPr>
        <w:t xml:space="preserve"> </w:t>
      </w:r>
      <w:r w:rsidRPr="00E522D3">
        <w:rPr>
          <w:i/>
          <w:color w:val="000000"/>
        </w:rPr>
        <w:t xml:space="preserve">by </w:t>
      </w:r>
      <w:r w:rsidR="00E522D3">
        <w:rPr>
          <w:i/>
          <w:color w:val="000000"/>
        </w:rPr>
        <w:t>the pharmaceutical industry</w:t>
      </w:r>
      <w:r w:rsidRPr="00E522D3">
        <w:rPr>
          <w:i/>
          <w:color w:val="000000"/>
        </w:rPr>
        <w:t>”</w:t>
      </w:r>
    </w:p>
    <w:p w14:paraId="514FAA15" w14:textId="77777777" w:rsidR="00FE67AE" w:rsidRDefault="00FE67AE" w:rsidP="003E0E9E">
      <w:pPr>
        <w:rPr>
          <w:color w:val="000000"/>
        </w:rPr>
      </w:pPr>
    </w:p>
    <w:p w14:paraId="0F0F939D" w14:textId="0AC14741" w:rsidR="00B173A8" w:rsidRPr="00AA380F" w:rsidRDefault="00A066DA" w:rsidP="003E0E9E">
      <w:r w:rsidRPr="00AA380F">
        <w:t xml:space="preserve">as reported in The American Scholar </w:t>
      </w:r>
      <w:r w:rsidR="00D4059B" w:rsidRPr="00AA380F">
        <w:t>(https://theamericanscholar.org/flacking-for-big-pharma/#.WV_uWhPyvBI)</w:t>
      </w:r>
      <w:r w:rsidR="00AE5234" w:rsidRPr="00AA380F">
        <w:t>.</w:t>
      </w:r>
      <w:r w:rsidR="00D4059B" w:rsidRPr="00AA380F">
        <w:t xml:space="preserve"> </w:t>
      </w:r>
      <w:r w:rsidR="004E0C13" w:rsidRPr="00AA380F">
        <w:t xml:space="preserve">The only </w:t>
      </w:r>
      <w:r w:rsidR="00EE4E51" w:rsidRPr="00AA380F">
        <w:t>fool-</w:t>
      </w:r>
      <w:r w:rsidR="004E0C13" w:rsidRPr="00AA380F">
        <w:t xml:space="preserve">proof way to minimize these subjective biases is to make the </w:t>
      </w:r>
      <w:r w:rsidR="00EE4E51" w:rsidRPr="00AA380F">
        <w:t xml:space="preserve">entire </w:t>
      </w:r>
      <w:r w:rsidR="004E0C13" w:rsidRPr="00AA380F">
        <w:t>review process open so that the scientific community</w:t>
      </w:r>
      <w:r w:rsidR="00EE4E51" w:rsidRPr="00AA380F">
        <w:t xml:space="preserve"> can</w:t>
      </w:r>
      <w:r w:rsidR="004E0C13" w:rsidRPr="00AA380F">
        <w:t xml:space="preserve"> act as a wise crowd to judge the quality of a publication.</w:t>
      </w:r>
    </w:p>
    <w:p w14:paraId="787AE15C" w14:textId="639E9AEA" w:rsidR="00412437" w:rsidRPr="00A066DA" w:rsidRDefault="00B173A8" w:rsidP="003E0E9E">
      <w:pPr>
        <w:pStyle w:val="Heading3"/>
      </w:pPr>
      <w:r>
        <w:t>Slow review process</w:t>
      </w:r>
    </w:p>
    <w:p w14:paraId="7ACC35B9" w14:textId="5A9C7788" w:rsidR="0038203B" w:rsidRPr="00F54854" w:rsidRDefault="002A0F10" w:rsidP="003E0E9E">
      <w:r w:rsidRPr="00F54854">
        <w:t>T</w:t>
      </w:r>
      <w:r w:rsidR="00A75FDA" w:rsidRPr="00F54854">
        <w:t>he median review time — the time between submission and accep</w:t>
      </w:r>
      <w:r w:rsidR="00923BE6" w:rsidRPr="00F54854">
        <w:t xml:space="preserve">tance of a </w:t>
      </w:r>
      <w:r w:rsidR="00582337" w:rsidRPr="00F54854">
        <w:t>publication</w:t>
      </w:r>
      <w:r w:rsidR="00923BE6" w:rsidRPr="00F54854">
        <w:t xml:space="preserve"> — </w:t>
      </w:r>
      <w:r w:rsidR="00421287">
        <w:t>is approximately</w:t>
      </w:r>
      <w:r w:rsidR="00A75FDA" w:rsidRPr="00F54854">
        <w:t xml:space="preserve"> 100 days </w:t>
      </w:r>
      <w:r w:rsidR="00923BE6" w:rsidRPr="00F54854">
        <w:t>and the median online publication time</w:t>
      </w:r>
      <w:r w:rsidR="00C41C51">
        <w:t xml:space="preserve"> </w:t>
      </w:r>
      <w:r w:rsidR="00923BE6" w:rsidRPr="00F54854">
        <w:t>—</w:t>
      </w:r>
      <w:r w:rsidR="00C41C51">
        <w:t xml:space="preserve"> </w:t>
      </w:r>
      <w:r w:rsidR="00923BE6" w:rsidRPr="00F54854">
        <w:t>the time between acceptance and online debut of a publication</w:t>
      </w:r>
      <w:r w:rsidR="00A20625">
        <w:t xml:space="preserve"> </w:t>
      </w:r>
      <w:r w:rsidR="00923BE6" w:rsidRPr="00F54854">
        <w:t>—</w:t>
      </w:r>
      <w:r w:rsidR="00A20625">
        <w:t xml:space="preserve"> </w:t>
      </w:r>
      <w:r w:rsidR="00421287">
        <w:t>is approximately</w:t>
      </w:r>
      <w:r w:rsidR="00923BE6" w:rsidRPr="00F54854">
        <w:t xml:space="preserve"> 25 </w:t>
      </w:r>
      <w:r w:rsidR="00095E1D" w:rsidRPr="00F54854">
        <w:t>days (</w:t>
      </w:r>
      <w:r w:rsidRPr="00F54854">
        <w:t>http://blog.dhimmel.com/history-of-delays/)</w:t>
      </w:r>
      <w:r w:rsidR="00923BE6" w:rsidRPr="00F54854">
        <w:t>.</w:t>
      </w:r>
      <w:r w:rsidR="00C02AA5" w:rsidRPr="00F54854">
        <w:t xml:space="preserve"> Th</w:t>
      </w:r>
      <w:r w:rsidR="0010547E" w:rsidRPr="00F54854">
        <w:t xml:space="preserve">ese delays are very </w:t>
      </w:r>
      <w:proofErr w:type="gramStart"/>
      <w:r w:rsidR="0010547E" w:rsidRPr="00F54854">
        <w:t>long</w:t>
      </w:r>
      <w:proofErr w:type="gramEnd"/>
      <w:r w:rsidR="0010547E" w:rsidRPr="00F54854">
        <w:t xml:space="preserve"> and </w:t>
      </w:r>
      <w:r w:rsidR="00016FCB" w:rsidRPr="00F54854">
        <w:t xml:space="preserve">they </w:t>
      </w:r>
      <w:r w:rsidR="0010547E" w:rsidRPr="00F54854">
        <w:t>slow down the pace of scientific research.</w:t>
      </w:r>
    </w:p>
    <w:p w14:paraId="07ECC0EE" w14:textId="0735E67B" w:rsidR="00A16369" w:rsidRDefault="0038203B" w:rsidP="003E0E9E">
      <w:pPr>
        <w:pStyle w:val="Heading3"/>
      </w:pPr>
      <w:r>
        <w:t>Unable to address the low replicability of scientific findings</w:t>
      </w:r>
    </w:p>
    <w:p w14:paraId="09E4487B" w14:textId="01D2415D" w:rsidR="00E34920" w:rsidRPr="007A1FD4" w:rsidRDefault="00A16369" w:rsidP="003E0E9E">
      <w:r w:rsidRPr="007A1FD4">
        <w:t xml:space="preserve">In addition, </w:t>
      </w:r>
      <w:r w:rsidR="00D3308C" w:rsidRPr="007A1FD4">
        <w:t xml:space="preserve">under the current review model, </w:t>
      </w:r>
      <w:r w:rsidRPr="007A1FD4">
        <w:t>t</w:t>
      </w:r>
      <w:r w:rsidR="00DC7415" w:rsidRPr="007A1FD4">
        <w:t>here is no way to promote the replicability of the studies.</w:t>
      </w:r>
      <w:r w:rsidR="00D3308C" w:rsidRPr="007A1FD4">
        <w:t xml:space="preserve"> Replicability of </w:t>
      </w:r>
      <w:r w:rsidR="00E31C29">
        <w:t xml:space="preserve">many </w:t>
      </w:r>
      <w:r w:rsidR="00D3308C" w:rsidRPr="007A1FD4">
        <w:t xml:space="preserve">scientific studies </w:t>
      </w:r>
      <w:r w:rsidR="00024269">
        <w:t>has</w:t>
      </w:r>
      <w:r w:rsidR="00024269" w:rsidRPr="007A1FD4">
        <w:t xml:space="preserve"> </w:t>
      </w:r>
      <w:r w:rsidR="00D3308C" w:rsidRPr="007A1FD4">
        <w:t>been alarmingly low</w:t>
      </w:r>
      <w:r w:rsidR="00E31C29">
        <w:t xml:space="preserve">, thus </w:t>
      </w:r>
      <w:r w:rsidR="00D3308C" w:rsidRPr="007A1FD4">
        <w:t>questioning their credibility.</w:t>
      </w:r>
      <w:r w:rsidR="00445959" w:rsidRPr="007A1FD4">
        <w:t xml:space="preserve"> </w:t>
      </w:r>
      <w:r w:rsidR="00DC7415" w:rsidRPr="007A1FD4">
        <w:t xml:space="preserve">A recent study by  </w:t>
      </w:r>
      <w:r w:rsidR="00D87534" w:rsidRPr="007A1FD4">
        <w:fldChar w:fldCharType="begin" w:fldLock="1"/>
      </w:r>
      <w:r w:rsidR="000120B6">
        <w:instrText>ADDIN CSL_CITATION {"citationItems":[{"id":"ITEM-1","itemData":{"DOI":"10.1038/533452a","ISBN":"1476-4687 (Electronic) 0028-0836 (Linking)","ISSN":"0028-0836","PMID":"27225100","abstract":"A Nature survey lifts the lid on how researchers view the ‘crisis’ rocking science and what they think will help.","author":[{"dropping-particle":"","family":"Baker","given":"Monya","non-dropping-particle":"","parse-names":false,"suffix":""}],"container-title":"Nature","id":"ITEM-1","issued":{"date-parts":[["2016"]]},"page":"452-454","title":"Is there a reproducibility crisis?","type":"article-journal","volume":"533"},"uris":["http://www.mendeley.com/documents/?uuid=4b61cf40-a30b-4432-96df-74a52c6ee42c"]}],"mendeley":{"formattedCitation":"(Baker, 2016)","manualFormatting":"Baker (2016)","plainTextFormattedCitation":"(Baker, 2016)","previouslyFormattedCitation":"(Baker, 2016)"},"properties":{"noteIndex":0},"schema":"https://github.com/citation-style-language/schema/raw/master/csl-citation.json"}</w:instrText>
      </w:r>
      <w:r w:rsidR="00D87534" w:rsidRPr="007A1FD4">
        <w:fldChar w:fldCharType="separate"/>
      </w:r>
      <w:r w:rsidR="00D87534" w:rsidRPr="007A1FD4">
        <w:rPr>
          <w:noProof/>
        </w:rPr>
        <w:t>Baker (2016)</w:t>
      </w:r>
      <w:r w:rsidR="00D87534" w:rsidRPr="007A1FD4">
        <w:fldChar w:fldCharType="end"/>
      </w:r>
      <w:r w:rsidR="00D87534" w:rsidRPr="007A1FD4">
        <w:t xml:space="preserve"> report</w:t>
      </w:r>
      <w:r w:rsidR="000F6B37">
        <w:t>s</w:t>
      </w:r>
      <w:r w:rsidR="00D87534" w:rsidRPr="007A1FD4">
        <w:t xml:space="preserve"> that</w:t>
      </w:r>
      <w:r w:rsidRPr="007A1FD4">
        <w:t xml:space="preserve"> 70% of researchers have tried and failed to reproduce </w:t>
      </w:r>
      <w:r w:rsidR="004C51CE">
        <w:t xml:space="preserve">the </w:t>
      </w:r>
      <w:r w:rsidRPr="007A1FD4">
        <w:t>experiments</w:t>
      </w:r>
      <w:r w:rsidR="00D87534" w:rsidRPr="007A1FD4">
        <w:t xml:space="preserve"> of other scientists</w:t>
      </w:r>
      <w:r w:rsidRPr="007A1FD4">
        <w:t xml:space="preserve">, and more than </w:t>
      </w:r>
      <w:r w:rsidR="00D87534" w:rsidRPr="007A1FD4">
        <w:t>50%</w:t>
      </w:r>
      <w:r w:rsidR="00D3308C" w:rsidRPr="007A1FD4">
        <w:t xml:space="preserve"> </w:t>
      </w:r>
      <w:r w:rsidRPr="007A1FD4">
        <w:t>have failed</w:t>
      </w:r>
      <w:r w:rsidR="00D87534" w:rsidRPr="007A1FD4">
        <w:t xml:space="preserve"> to reproduce their own experi</w:t>
      </w:r>
      <w:r w:rsidRPr="007A1FD4">
        <w:t>ments.</w:t>
      </w:r>
    </w:p>
    <w:p w14:paraId="3EB0D22A" w14:textId="6D900D67" w:rsidR="004E1A0F" w:rsidRDefault="00201FEB" w:rsidP="003E0E9E">
      <w:pPr>
        <w:pStyle w:val="Heading2"/>
      </w:pPr>
      <w:r>
        <w:t>Closed and expensive dissemination</w:t>
      </w:r>
    </w:p>
    <w:p w14:paraId="719BAA0E" w14:textId="166BCC80" w:rsidR="00D879A5" w:rsidRPr="004E2EA9" w:rsidRDefault="00506053" w:rsidP="003E0E9E">
      <w:r w:rsidRPr="004E2EA9">
        <w:t>The total scientific</w:t>
      </w:r>
      <w:r w:rsidR="00EB1B42" w:rsidRPr="004E2EA9">
        <w:t>, technical, and medical (STM)</w:t>
      </w:r>
      <w:r w:rsidRPr="004E2EA9">
        <w:t xml:space="preserve"> information publishing market was </w:t>
      </w:r>
      <w:r w:rsidR="000F3A33" w:rsidRPr="004E2EA9">
        <w:t xml:space="preserve">estimated to be </w:t>
      </w:r>
      <w:r w:rsidRPr="004E2EA9">
        <w:t xml:space="preserve">$25 billion </w:t>
      </w:r>
      <w:r w:rsidR="00EB1B42" w:rsidRPr="004E2EA9">
        <w:t>and t</w:t>
      </w:r>
      <w:r w:rsidR="00D879A5" w:rsidRPr="004E2EA9">
        <w:t xml:space="preserve">he annual revenues generated from </w:t>
      </w:r>
      <w:r w:rsidR="00EB1B42" w:rsidRPr="004E2EA9">
        <w:t>English language</w:t>
      </w:r>
      <w:r w:rsidR="00D879A5" w:rsidRPr="004E2EA9">
        <w:t xml:space="preserve"> STM journal publishing</w:t>
      </w:r>
      <w:r w:rsidR="00690762">
        <w:t xml:space="preserve"> alone </w:t>
      </w:r>
      <w:r w:rsidR="000F3A33" w:rsidRPr="004E2EA9">
        <w:t>was estimated to be</w:t>
      </w:r>
      <w:r w:rsidR="00D879A5" w:rsidRPr="004E2EA9">
        <w:t xml:space="preserve"> $10 billion in 2013</w:t>
      </w:r>
      <w:r w:rsidR="000F3A33" w:rsidRPr="004E2EA9">
        <w:t xml:space="preserve"> </w:t>
      </w:r>
      <w:r w:rsidR="000F3A33" w:rsidRPr="004E2EA9">
        <w:fldChar w:fldCharType="begin" w:fldLock="1"/>
      </w:r>
      <w:r w:rsidR="000120B6">
        <w:instrText>ADDIN CSL_CITATION {"citationItems":[{"id":"ITEM-1","itemData":{"DOI":"10.1017/CBO9781107415324.004","ISBN":"9788578110796","ISSN":"1098-6596","PMID":"19782018","abstract":"The annual revenues generated from English-language STM journal publishing are estimated at about $8 billion in 2008, up by 6-7% compared to 2007, within a broader STM publishing market worth some $16 billion. About 55% of global STM revenues (including non-journal STM products) come from the USA, 30% from Europe, 10% from Asia/Pacific and 5% from the rest of the world (page 16). 4. The industry employs an estimated 110,000 people globally, of which about 40% are employed in the EU. In addition, an estimated 2030,000 full time employees are indirectly supported by the STM industry globally in addition to employment in the production supply chain (page 16). 5. Although this report focuses primarily on journals, the ebook market is evolving and growing rapidly (page 16). 6. There are estimated to be of the order of 2000 journal publishers globally. The main English-language trade and professional associations for journal publishers collectively include 657 publishers producing around 11,550 journals, that is, about 50% of the total journal output by title. Of these, 477 publishers (73%) and 2334 journals (20%) are notfor- profit (page 24). 7. There were about 25,400 active scholarly peer-reviewed journals in early 2009, collectively publishing about 1.5 million articles a year. The number of articles published each year and the number of journals have both grown steadily for over two centuries, by about 3% and 3.5% per year respectively. The reason is the equally persistent growth in the number of researchers, which has also grown at about 3% per year and now stands at between 5.5 and 10 million, depending on definition, although only about 20% of these are repeat authors (pages 18, 23). 8. The USA currently dominates the global output of research papers but the most dramatic growth has been in China and East Asia. Chinas compound growth rate of 17% per year over the decade to 2005 led to its overtaking all other countries except the USA (page 21).","author":[{"dropping-particle":"","family":"Ware","given":"Mark","non-dropping-particle":"","parse-names":false,"suffix":""},{"dropping-particle":"","family":"Mabe","given":"Michael","non-dropping-particle":"","parse-names":false,"suffix":""}],"container-title":"The STM Report","id":"ITEM-1","issued":{"date-parts":[["2015"]]},"title":"The STM Report: An overview of scientific and scholarly journal publishing","type":"article-journal"},"uris":["http://www.mendeley.com/documents/?uuid=262575af-50f4-46f8-8b97-b8cc06bd8244"]}],"mendeley":{"formattedCitation":"(Ware &amp; Mabe, 2015)","plainTextFormattedCitation":"(Ware &amp; Mabe, 2015)","previouslyFormattedCitation":"(Ware &amp; Mabe, 2015)"},"properties":{"noteIndex":0},"schema":"https://github.com/citation-style-language/schema/raw/master/csl-citation.json"}</w:instrText>
      </w:r>
      <w:r w:rsidR="000F3A33" w:rsidRPr="004E2EA9">
        <w:fldChar w:fldCharType="separate"/>
      </w:r>
      <w:r w:rsidR="000F3A33" w:rsidRPr="004E2EA9">
        <w:rPr>
          <w:noProof/>
        </w:rPr>
        <w:t>(Ware &amp; Mabe, 2015)</w:t>
      </w:r>
      <w:r w:rsidR="000F3A33" w:rsidRPr="004E2EA9">
        <w:fldChar w:fldCharType="end"/>
      </w:r>
      <w:r w:rsidR="000F3A33" w:rsidRPr="004E2EA9">
        <w:t>.</w:t>
      </w:r>
      <w:r w:rsidR="006308F9" w:rsidRPr="004E2EA9">
        <w:t xml:space="preserve"> The cost of publishing can range from $2000 to $10000</w:t>
      </w:r>
      <w:r w:rsidR="006E092C">
        <w:t xml:space="preserve"> per publication</w:t>
      </w:r>
      <w:r w:rsidR="006308F9" w:rsidRPr="004E2EA9">
        <w:t xml:space="preserve"> </w:t>
      </w:r>
      <w:r w:rsidR="006308F9" w:rsidRPr="004E2EA9">
        <w:fldChar w:fldCharType="begin" w:fldLock="1"/>
      </w:r>
      <w:r w:rsidR="000120B6">
        <w:instrText>ADDIN CSL_CITATION {"citationItems":[{"id":"ITEM-1","itemData":{"DOI":"10.1017/CBO9781107415324.004","ISBN":"9788578110796","ISSN":"1098-6596","PMID":"19782018","abstract":"The annual revenues generated from English-language STM journal publishing are estimated at about $8 billion in 2008, up by 6-7% compared to 2007, within a broader STM publishing market worth some $16 billion. About 55% of global STM revenues (including non-journal STM products) come from the USA, 30% from Europe, 10% from Asia/Pacific and 5% from the rest of the world (page 16). 4. The industry employs an estimated 110,000 people globally, of which about 40% are employed in the EU. In addition, an estimated 2030,000 full time employees are indirectly supported by the STM industry globally in addition to employment in the production supply chain (page 16). 5. Although this report focuses primarily on journals, the ebook market is evolving and growing rapidly (page 16). 6. There are estimated to be of the order of 2000 journal publishers globally. The main English-language trade and professional associations for journal publishers collectively include 657 publishers producing around 11,550 journals, that is, about 50% of the total journal output by title. Of these, 477 publishers (73%) and 2334 journals (20%) are notfor- profit (page 24). 7. There were about 25,400 active scholarly peer-reviewed journals in early 2009, collectively publishing about 1.5 million articles a year. The number of articles published each year and the number of journals have both grown steadily for over two centuries, by about 3% and 3.5% per year respectively. The reason is the equally persistent growth in the number of researchers, which has also grown at about 3% per year and now stands at between 5.5 and 10 million, depending on definition, although only about 20% of these are repeat authors (pages 18, 23). 8. The USA currently dominates the global output of research papers but the most dramatic growth has been in China and East Asia. Chinas compound growth rate of 17% per year over the decade to 2005 led to its overtaking all other countries except the USA (page 21).","author":[{"dropping-particle":"","family":"Ware","given":"Mark","non-dropping-particle":"","parse-names":false,"suffix":""},{"dropping-particle":"","family":"Mabe","given":"Michael","non-dropping-particle":"","parse-names":false,"suffix":""}],"container-title":"The STM Report","id":"ITEM-1","issued":{"date-parts":[["2015"]]},"title":"The STM Report: An overview of scientific and scholarly journal publishing","type":"article-journal"},"uris":["http://www.mendeley.com/documents/?uuid=262575af-50f4-46f8-8b97-b8cc06bd8244"]}],"mendeley":{"formattedCitation":"(Ware &amp; Mabe, 2015)","plainTextFormattedCitation":"(Ware &amp; Mabe, 2015)","previouslyFormattedCitation":"(Ware &amp; Mabe, 2015)"},"properties":{"noteIndex":0},"schema":"https://github.com/citation-style-language/schema/raw/master/csl-citation.json"}</w:instrText>
      </w:r>
      <w:r w:rsidR="006308F9" w:rsidRPr="004E2EA9">
        <w:fldChar w:fldCharType="separate"/>
      </w:r>
      <w:r w:rsidR="006308F9" w:rsidRPr="004E2EA9">
        <w:rPr>
          <w:noProof/>
        </w:rPr>
        <w:t>(Ware &amp; Mabe, 2015)</w:t>
      </w:r>
      <w:r w:rsidR="006308F9" w:rsidRPr="004E2EA9">
        <w:fldChar w:fldCharType="end"/>
      </w:r>
      <w:r w:rsidR="006308F9" w:rsidRPr="004E2EA9">
        <w:t>.</w:t>
      </w:r>
      <w:r w:rsidR="0090455E" w:rsidRPr="004E2EA9">
        <w:t xml:space="preserve"> In addition, </w:t>
      </w:r>
      <w:r w:rsidR="00393F7D">
        <w:t xml:space="preserve">researchers and </w:t>
      </w:r>
      <w:r w:rsidR="00EA0A78">
        <w:t xml:space="preserve">universities </w:t>
      </w:r>
      <w:r w:rsidR="00393F7D">
        <w:t xml:space="preserve">pay a heavy amount to subscribe to journals </w:t>
      </w:r>
      <w:r w:rsidR="00327A15">
        <w:t>for</w:t>
      </w:r>
      <w:r w:rsidR="003A2AF4">
        <w:t xml:space="preserve"> access</w:t>
      </w:r>
      <w:r w:rsidR="00327A15">
        <w:t xml:space="preserve">ing their </w:t>
      </w:r>
      <w:r w:rsidR="003A2AF4">
        <w:t>publications</w:t>
      </w:r>
      <w:r w:rsidR="001524D6" w:rsidRPr="004E2EA9">
        <w:t>.</w:t>
      </w:r>
      <w:r w:rsidR="00563CC8" w:rsidRPr="004E2EA9">
        <w:t xml:space="preserve"> </w:t>
      </w:r>
      <w:r w:rsidR="006868E3" w:rsidRPr="004E2EA9">
        <w:t>For example, Harvard University paid more than $16 million</w:t>
      </w:r>
      <w:r w:rsidR="0090455E" w:rsidRPr="004E2EA9">
        <w:t xml:space="preserve"> </w:t>
      </w:r>
      <w:r w:rsidR="006868E3" w:rsidRPr="004E2EA9">
        <w:t>as subscription fees</w:t>
      </w:r>
      <w:r w:rsidR="00A43CF0" w:rsidRPr="00A43CF0">
        <w:t xml:space="preserve"> </w:t>
      </w:r>
      <w:r w:rsidR="00A43CF0" w:rsidRPr="004E2EA9">
        <w:t>in 2012 alone</w:t>
      </w:r>
      <w:r w:rsidR="00043D4D">
        <w:t xml:space="preserve"> </w:t>
      </w:r>
      <w:r w:rsidR="00F52B0D" w:rsidRPr="004E2EA9">
        <w:t>(https://academia.stackexchange.com/questions/29923/reference-for-annual-journal-subscription-costs-paid-per-university)</w:t>
      </w:r>
      <w:r w:rsidR="006868E3" w:rsidRPr="004E2EA9">
        <w:t xml:space="preserve"> </w:t>
      </w:r>
      <w:r w:rsidR="006868E3" w:rsidRPr="004E2EA9">
        <w:fldChar w:fldCharType="begin" w:fldLock="1"/>
      </w:r>
      <w:r w:rsidR="000120B6">
        <w:instrText>ADDIN CSL_CITATION {"citationItems":[{"id":"ITEM-1","itemData":{"DOI":"10.1073/pnas.1403006111","ISBN":"0027-8424","ISSN":"1091-6490","PMID":"24979785","abstract":"Large commercial publishers sell bundled online subscriptions to their entire list of academic journals at prices significantly lower than the sum of their á la carte prices. Bundle prices differ drastically between institutions, but they are not publicly posted. The data that we have collected enable us to compare the bundle prices charged by commercial publishers with those of nonprofit societies and to examine the types of price discrimination practiced by commercial and nonprofit journal publishers. This information is of interest to economists who study monopolist pricing, librarians interested in making efficient use of library budgets, and scholars who are interested in the availability of the work that they publish.","author":[{"dropping-particle":"","family":"Bergstrom","given":"Theodore C","non-dropping-particle":"","parse-names":false,"suffix":""},{"dropping-particle":"","family":"Courant","given":"Paul N","non-dropping-particle":"","parse-names":false,"suffix":""},{"dropping-particle":"","family":"McAfee","given":"R Preston","non-dropping-particle":"","parse-names":false,"suffix":""},{"dropping-particle":"","family":"Williams","given":"Michael A","non-dropping-particle":"","parse-names":false,"suffix":""}],"container-title":"Proceedings of the National Academy of Sciences of the United States of America","id":"ITEM-1","issue":"26","issued":{"date-parts":[["2014"]]},"page":"9425-30","title":"Evaluating big deal journal bundles.","type":"article-journal","volume":"111"},"uris":["http://www.mendeley.com/documents/?uuid=547c9d50-21f2-4c14-8329-642e9ba29a3c"]},{"id":"ITEM-2","itemData":{"author":[{"dropping-particle":"","family":"Phan","given":"T.","non-dropping-particle":"","parse-names":false,"suffix":""},{"dropping-particle":"","family":"Hardesty","given":"L. C","non-dropping-particle":"","parse-names":false,"suffix":""},{"dropping-particle":"","family":"Hug","given":"J.","non-dropping-particle":"","parse-names":false,"suffix":""},{"dropping-particle":"","family":"Sheckells","given":"C. L","non-dropping-particle":"","parse-names":false,"suffix":""}],"id":"ITEM-2","issued":{"date-parts":[["2011"]]},"title":"Documentation for the Academic Libraries Survey (ALS) Public Use Data File","type":"article-journal"},"uris":["http://www.mendeley.com/documents/?uuid=63f06d1e-692b-41a4-8f5d-0332705e31a5"]}],"mendeley":{"formattedCitation":"(Bergstrom et al., 2014; Phan et al., 2011)","plainTextFormattedCitation":"(Bergstrom et al., 2014; Phan et al., 2011)","previouslyFormattedCitation":"(Bergstrom et al., 2014; Phan et al., 2011)"},"properties":{"noteIndex":0},"schema":"https://github.com/citation-style-language/schema/raw/master/csl-citation.json"}</w:instrText>
      </w:r>
      <w:r w:rsidR="006868E3" w:rsidRPr="004E2EA9">
        <w:fldChar w:fldCharType="separate"/>
      </w:r>
      <w:r w:rsidR="006868E3" w:rsidRPr="004E2EA9">
        <w:rPr>
          <w:noProof/>
        </w:rPr>
        <w:t>(Bergstrom et al., 2014; Phan et al., 2011)</w:t>
      </w:r>
      <w:r w:rsidR="006868E3" w:rsidRPr="004E2EA9">
        <w:fldChar w:fldCharType="end"/>
      </w:r>
      <w:r w:rsidR="00D90751" w:rsidRPr="004E2EA9">
        <w:t xml:space="preserve">. In addition, </w:t>
      </w:r>
      <w:r w:rsidR="00A44A20" w:rsidRPr="004E2EA9">
        <w:t xml:space="preserve">when a researcher’s university does not have a subscription to a journal or if he/she is not associated with a university, he/she has to pay the </w:t>
      </w:r>
      <w:r w:rsidR="00AF36ED">
        <w:t xml:space="preserve">subscription fee personally which </w:t>
      </w:r>
      <w:r w:rsidR="00A44A20" w:rsidRPr="004E2EA9">
        <w:t>is higher than bundle rates provided to universities.</w:t>
      </w:r>
    </w:p>
    <w:p w14:paraId="1E4B2859" w14:textId="77777777" w:rsidR="00902CD5" w:rsidRPr="004E2EA9" w:rsidRDefault="00902CD5" w:rsidP="003E0E9E"/>
    <w:p w14:paraId="2947CEF2" w14:textId="15AFAE32" w:rsidR="00994AF7" w:rsidRDefault="00902CD5" w:rsidP="003E0E9E">
      <w:r w:rsidRPr="004E2EA9">
        <w:t>The most absurd thing about the traditional publishing business model is that</w:t>
      </w:r>
      <w:r w:rsidR="00994AF7">
        <w:t xml:space="preserve"> </w:t>
      </w:r>
      <w:r w:rsidR="00994AF7" w:rsidRPr="004E2EA9">
        <w:t>(</w:t>
      </w:r>
      <w:hyperlink r:id="rId10" w:history="1">
        <w:r w:rsidR="003C4433" w:rsidRPr="00815CD6">
          <w:rPr>
            <w:rStyle w:val="Hyperlink"/>
          </w:rPr>
          <w:t>https://www.nature.com/news/open-access-the-true-cost-of-science-publishing-1.12676)</w:t>
        </w:r>
      </w:hyperlink>
      <w:r w:rsidR="00994AF7">
        <w:t>:</w:t>
      </w:r>
    </w:p>
    <w:p w14:paraId="3BE72314" w14:textId="77777777" w:rsidR="003C4433" w:rsidRDefault="003C4433" w:rsidP="003E0E9E"/>
    <w:p w14:paraId="79473093" w14:textId="079369D1" w:rsidR="00495DC8" w:rsidRDefault="00902CD5" w:rsidP="003E0E9E">
      <w:pPr>
        <w:jc w:val="center"/>
      </w:pPr>
      <w:r w:rsidRPr="00CC1A8F">
        <w:rPr>
          <w:i/>
        </w:rPr>
        <w:t>the peer-review—</w:t>
      </w:r>
      <w:r w:rsidR="007671AB" w:rsidRPr="00CC1A8F">
        <w:rPr>
          <w:i/>
        </w:rPr>
        <w:t xml:space="preserve"> the most critical process</w:t>
      </w:r>
      <w:r w:rsidRPr="00CC1A8F">
        <w:rPr>
          <w:i/>
        </w:rPr>
        <w:t xml:space="preserve"> behind the value creation of the </w:t>
      </w:r>
      <w:r w:rsidR="00E57D4A" w:rsidRPr="00CC1A8F">
        <w:rPr>
          <w:i/>
        </w:rPr>
        <w:t xml:space="preserve">current scientific </w:t>
      </w:r>
      <w:r w:rsidRPr="00CC1A8F">
        <w:rPr>
          <w:i/>
        </w:rPr>
        <w:t xml:space="preserve">publishing industry—is done for free by </w:t>
      </w:r>
      <w:r w:rsidR="00CA2642" w:rsidRPr="00CC1A8F">
        <w:rPr>
          <w:i/>
        </w:rPr>
        <w:t xml:space="preserve">the </w:t>
      </w:r>
      <w:r w:rsidRPr="00CC1A8F">
        <w:rPr>
          <w:i/>
        </w:rPr>
        <w:t>scientific community</w:t>
      </w:r>
      <w:r w:rsidRPr="004E2EA9">
        <w:t>.</w:t>
      </w:r>
    </w:p>
    <w:p w14:paraId="7CE8BC79" w14:textId="7FB9D432" w:rsidR="00902CD5" w:rsidRPr="004E2EA9" w:rsidRDefault="00495DC8" w:rsidP="003E0E9E">
      <w:pPr>
        <w:spacing w:line="276" w:lineRule="auto"/>
        <w:jc w:val="left"/>
      </w:pPr>
      <w:r>
        <w:br w:type="page"/>
      </w:r>
    </w:p>
    <w:p w14:paraId="11F6A7FE" w14:textId="2B3D67CB" w:rsidR="002D75AD" w:rsidRPr="00E76576" w:rsidRDefault="006C3735" w:rsidP="00D705A6">
      <w:pPr>
        <w:pStyle w:val="Heading1"/>
      </w:pPr>
      <w:bookmarkStart w:id="1" w:name="_k2a5ev11vwk7" w:colFirst="0" w:colLast="0"/>
      <w:bookmarkEnd w:id="1"/>
      <w:r w:rsidRPr="00E76576">
        <w:lastRenderedPageBreak/>
        <w:t xml:space="preserve">Open Science Organization (OSO) </w:t>
      </w:r>
    </w:p>
    <w:p w14:paraId="561364B5" w14:textId="27A471F7" w:rsidR="008A0ECC" w:rsidRDefault="008A0ECC" w:rsidP="00AA0C73">
      <w:r>
        <w:t xml:space="preserve">The </w:t>
      </w:r>
      <w:r w:rsidR="00C0005B">
        <w:t>o</w:t>
      </w:r>
      <w:r>
        <w:t>pen science organization (OSO)</w:t>
      </w:r>
      <w:r w:rsidR="00F8516C">
        <w:t xml:space="preserve"> model</w:t>
      </w:r>
      <w:r w:rsidR="004C51CE">
        <w:t xml:space="preserve"> described below</w:t>
      </w:r>
      <w:r>
        <w:t xml:space="preserve"> has been kept as simple as possible because the main aim of this publication is to show how a better scientific ecosystem</w:t>
      </w:r>
      <w:r w:rsidR="00023CDD">
        <w:t xml:space="preserve"> </w:t>
      </w:r>
      <w:r>
        <w:t>can be created utilizing block</w:t>
      </w:r>
      <w:r w:rsidR="00A36B32">
        <w:t>c</w:t>
      </w:r>
      <w:r>
        <w:t xml:space="preserve">hain </w:t>
      </w:r>
      <w:r w:rsidR="00C63105">
        <w:t>technology</w:t>
      </w:r>
      <w:r>
        <w:t>.</w:t>
      </w:r>
      <w:r w:rsidR="007C01B3">
        <w:t xml:space="preserve"> I am sure that</w:t>
      </w:r>
      <w:r w:rsidR="0078438F">
        <w:t xml:space="preserve"> much better models </w:t>
      </w:r>
      <w:r w:rsidR="007C01B3">
        <w:t>which</w:t>
      </w:r>
      <w:r w:rsidR="0078438F">
        <w:t xml:space="preserve"> are algorithmically and </w:t>
      </w:r>
      <w:r w:rsidR="004B37E9">
        <w:t>socio-</w:t>
      </w:r>
      <w:r w:rsidR="0078438F">
        <w:t xml:space="preserve">economically sound, will be proposed by other members of the scientific community in </w:t>
      </w:r>
      <w:r w:rsidR="009138EA">
        <w:t xml:space="preserve">the </w:t>
      </w:r>
      <w:r w:rsidR="0078438F">
        <w:t>near future.</w:t>
      </w:r>
    </w:p>
    <w:p w14:paraId="410B632C" w14:textId="77777777" w:rsidR="008A0ECC" w:rsidRDefault="008A0ECC" w:rsidP="00AA0C73"/>
    <w:p w14:paraId="37C71323" w14:textId="651DDD2A" w:rsidR="003B6B05" w:rsidRDefault="0024010F" w:rsidP="00AA0C73">
      <w:r>
        <w:t xml:space="preserve">OSO </w:t>
      </w:r>
      <w:r w:rsidR="00523FB1">
        <w:t>will be a decentralized</w:t>
      </w:r>
      <w:r w:rsidR="00354060">
        <w:t xml:space="preserve"> and</w:t>
      </w:r>
      <w:r w:rsidR="00A62A4E">
        <w:t xml:space="preserve"> autonomous organization (DAO) </w:t>
      </w:r>
      <w:r w:rsidR="00A62A4E">
        <w:fldChar w:fldCharType="begin" w:fldLock="1"/>
      </w:r>
      <w:r w:rsidR="000120B6">
        <w:instrText>ADDIN CSL_CITATION {"citationItems":[{"id":"ITEM-1","itemData":{"ISBN":"978-1-937146-58-0","author":[{"dropping-particle":"","family":"Deegan","given":"Patrick","non-dropping-particle":"","parse-names":false,"suffix":""}],"id":"ITEM-1","issued":{"date-parts":[["2014"]]},"number-of-pages":"160–176","title":"Chapter 14—The Relational Matrix: The Free and Emergent Organizations of Digital Groups and Identities","type":"book"},"uris":["http://www.mendeley.com/documents/?uuid=9999be6b-461d-462c-9665-7c6f68fcf61b"]}],"mendeley":{"formattedCitation":"(Deegan, 2014)","plainTextFormattedCitation":"(Deegan, 2014)","previouslyFormattedCitation":"(Deegan, 2014)"},"properties":{"noteIndex":0},"schema":"https://github.com/citation-style-language/schema/raw/master/csl-citation.json"}</w:instrText>
      </w:r>
      <w:r w:rsidR="00A62A4E">
        <w:fldChar w:fldCharType="separate"/>
      </w:r>
      <w:r w:rsidR="00A62A4E" w:rsidRPr="00A62A4E">
        <w:rPr>
          <w:noProof/>
        </w:rPr>
        <w:t>(Deegan, 2014)</w:t>
      </w:r>
      <w:r w:rsidR="00A62A4E">
        <w:fldChar w:fldCharType="end"/>
      </w:r>
      <w:r w:rsidR="009005AE">
        <w:t xml:space="preserve"> </w:t>
      </w:r>
      <w:r w:rsidR="001B5273">
        <w:t>based on blockchain technology</w:t>
      </w:r>
      <w:r w:rsidR="00A35ACD">
        <w:t xml:space="preserve"> </w:t>
      </w:r>
      <w:r w:rsidR="00A35ACD">
        <w:fldChar w:fldCharType="begin" w:fldLock="1"/>
      </w:r>
      <w:r w:rsidR="000120B6">
        <w:instrText>ADDIN CSL_CITATION {"citationItems":[{"id":"ITEM-1","itemData":{"DOI":"10.1007/3-540-48071-4_10","ISBN":"978-3-540-48071-6","abstract":"We present a computational technique for combatting junk mail in particular and controlling access to a shared resource in general. The main idea is to require a user to compute a moderately hard, but not intractable, function in order to gain access to the resource, thus preventing frivolous use. To this end we suggest several pricing functions, based on, respectively, extracting square roots modulo a prime, the Fiat-Shamir signature scheme, and the Ong-Schnorr-Shamir (cracked) signature scheme.","author":[{"dropping-particle":"","family":"Dwork","given":"Cynthia","non-dropping-particle":"","parse-names":false,"suffix":""},{"dropping-particle":"","family":"Naor","given":"Moni","non-dropping-particle":"","parse-names":false,"suffix":""}],"container-title":"Advances in Cryptology --- CRYPTO' 92: 12th Annual International Cryptology Conference Santa Barbara, California, USA August 16--20, 1992 Proceedings","editor":[{"dropping-particle":"","family":"Brickell","given":"Ernest F","non-dropping-particle":"","parse-names":false,"suffix":""}],"id":"ITEM-1","issued":{"date-parts":[["1993"]]},"page":"139-147","publisher":"Springer Berlin Heidelberg","publisher-place":"Berlin, Heidelberg","title":"Pricing via Processing or Combatting Junk Mail","type":"chapter"},"uris":["http://www.mendeley.com/documents/?uuid=214b7f25-a6cb-4453-a9f7-411b5825d1b0"]},{"id":"ITEM-2","itemData":{"DOI":"10.1007/s10838-008-9062-0","ISBN":"978-972-757-716-3","ISSN":"09254560","PMID":"14533183","abstract":"Abstract. 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Nakamoto","given":"Satoshi","non-dropping-particle":"","parse-names":false,"suffix":""}],"container-title":"Www.Bitcoin.Org","id":"ITEM-2","issued":{"date-parts":[["2008"]]},"page":"9","title":"Bitcoin: A Peer-to-Peer Electronic Cash System","type":"article-journal"},"uris":["http://www.mendeley.com/documents/?uuid=915fe016-8af9-4c55-ba26-0a68da363071"]},{"id":"ITEM-3","itemData":{"DOI":"10.1017/CBO9781107415324.004","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3","issued":{"date-parts":[["2014"]]},"page":"1-32","title":"Ethereum: a secure decentralised generalised transaction ledger","type":"article-journal"},"uris":["http://www.mendeley.com/documents/?uuid=a13b0ca1-ee5c-4550-afaa-fa1c11e6f772"]}],"mendeley":{"formattedCitation":"(Dwork &amp; Naor, 1993; Nakamoto, 2008; Wood, 2014)","plainTextFormattedCitation":"(Dwork &amp; Naor, 1993; Nakamoto, 2008; Wood, 2014)","previouslyFormattedCitation":"(Dwork &amp; Naor, 1993; Nakamoto, 2008; Wood, 2014)"},"properties":{"noteIndex":0},"schema":"https://github.com/citation-style-language/schema/raw/master/csl-citation.json"}</w:instrText>
      </w:r>
      <w:r w:rsidR="00A35ACD">
        <w:fldChar w:fldCharType="separate"/>
      </w:r>
      <w:r w:rsidR="00A62A4E" w:rsidRPr="00A62A4E">
        <w:rPr>
          <w:noProof/>
        </w:rPr>
        <w:t>(Dwork &amp; Naor, 1993; Nakamoto, 2008; Wood, 2014)</w:t>
      </w:r>
      <w:r w:rsidR="00A35ACD">
        <w:fldChar w:fldCharType="end"/>
      </w:r>
      <w:r w:rsidR="001B5273">
        <w:t xml:space="preserve"> with native tokens called OSO. </w:t>
      </w:r>
      <w:r w:rsidR="00CC41A8">
        <w:t>It will be non-profit and flexible</w:t>
      </w:r>
      <w:r w:rsidR="006A7A58">
        <w:t xml:space="preserve"> (in a sense that its form can be changed </w:t>
      </w:r>
      <w:r w:rsidR="0041514B">
        <w:t>as per the consensus of the organization members)</w:t>
      </w:r>
      <w:r w:rsidR="00CC41A8">
        <w:t>.</w:t>
      </w:r>
      <w:r w:rsidR="00122DD0">
        <w:t xml:space="preserve"> </w:t>
      </w:r>
      <w:r w:rsidR="003B6B05">
        <w:t xml:space="preserve">There will be a cost for each transaction performed in </w:t>
      </w:r>
      <w:r w:rsidR="00C0282C">
        <w:t xml:space="preserve">the </w:t>
      </w:r>
      <w:r w:rsidR="003B6B05">
        <w:t xml:space="preserve">OSO network. The revenue collected from </w:t>
      </w:r>
      <w:r w:rsidR="00CC5723">
        <w:t>the</w:t>
      </w:r>
      <w:r w:rsidR="003B6B05">
        <w:t xml:space="preserve"> cost of </w:t>
      </w:r>
      <w:r w:rsidR="00CC5723">
        <w:t xml:space="preserve">a </w:t>
      </w:r>
      <w:r w:rsidR="003B6B05">
        <w:t>transaction</w:t>
      </w:r>
      <w:r w:rsidR="00D4163E">
        <w:t xml:space="preserve"> will be shared</w:t>
      </w:r>
      <w:r w:rsidR="003B6B05">
        <w:t xml:space="preserve"> between the </w:t>
      </w:r>
      <w:r w:rsidR="004D74CE">
        <w:t xml:space="preserve">OSO reserve fund and the nodes </w:t>
      </w:r>
      <w:r w:rsidR="00887978">
        <w:t>participating</w:t>
      </w:r>
      <w:r w:rsidR="004D74CE">
        <w:t xml:space="preserve"> in the </w:t>
      </w:r>
      <w:r w:rsidR="00CC5723">
        <w:t>transaction.</w:t>
      </w:r>
      <w:r w:rsidR="00D22456">
        <w:t xml:space="preserve"> The OSO reserve fund is the main account of OSO network owned by all the entities in the network.</w:t>
      </w:r>
    </w:p>
    <w:p w14:paraId="0EEABB2C" w14:textId="573D9E6E" w:rsidR="003B6B05" w:rsidRDefault="007F47D4" w:rsidP="00AA0C73">
      <w:r>
        <w:rPr>
          <w:noProof/>
        </w:rPr>
        <w:drawing>
          <wp:inline distT="0" distB="0" distL="0" distR="0" wp14:anchorId="71F3B641" wp14:editId="6C8FDF99">
            <wp:extent cx="5943600" cy="34582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SO_model_figur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458210"/>
                    </a:xfrm>
                    <a:prstGeom prst="rect">
                      <a:avLst/>
                    </a:prstGeom>
                  </pic:spPr>
                </pic:pic>
              </a:graphicData>
            </a:graphic>
          </wp:inline>
        </w:drawing>
      </w:r>
    </w:p>
    <w:p w14:paraId="52C70006" w14:textId="29E552DD" w:rsidR="00BC283F" w:rsidRPr="00BC283F" w:rsidRDefault="00BC283F" w:rsidP="00BC283F">
      <w:pPr>
        <w:pStyle w:val="Subtitle"/>
        <w:rPr>
          <w:i/>
        </w:rPr>
      </w:pPr>
      <w:r w:rsidRPr="0005213D">
        <w:t xml:space="preserve">Figure </w:t>
      </w:r>
      <w:r w:rsidR="000120B6">
        <w:rPr>
          <w:noProof/>
        </w:rPr>
        <w:fldChar w:fldCharType="begin"/>
      </w:r>
      <w:r w:rsidR="000120B6">
        <w:rPr>
          <w:noProof/>
        </w:rPr>
        <w:instrText xml:space="preserve"> STYLEREF 1 \s </w:instrText>
      </w:r>
      <w:r w:rsidR="000120B6">
        <w:rPr>
          <w:noProof/>
        </w:rPr>
        <w:fldChar w:fldCharType="separate"/>
      </w:r>
      <w:r w:rsidR="00D35A68">
        <w:rPr>
          <w:noProof/>
        </w:rPr>
        <w:t>3</w:t>
      </w:r>
      <w:r w:rsidR="000120B6">
        <w:rPr>
          <w:noProof/>
        </w:rPr>
        <w:fldChar w:fldCharType="end"/>
      </w:r>
      <w:r>
        <w:t>.</w:t>
      </w:r>
      <w:r w:rsidR="000120B6">
        <w:rPr>
          <w:noProof/>
        </w:rPr>
        <w:fldChar w:fldCharType="begin"/>
      </w:r>
      <w:r w:rsidR="000120B6">
        <w:rPr>
          <w:noProof/>
        </w:rPr>
        <w:instrText xml:space="preserve"> SEQ Figure \* ARABIC \s 1 </w:instrText>
      </w:r>
      <w:r w:rsidR="000120B6">
        <w:rPr>
          <w:noProof/>
        </w:rPr>
        <w:fldChar w:fldCharType="separate"/>
      </w:r>
      <w:r w:rsidR="00D35A68">
        <w:rPr>
          <w:noProof/>
        </w:rPr>
        <w:t>1</w:t>
      </w:r>
      <w:r w:rsidR="000120B6">
        <w:rPr>
          <w:noProof/>
        </w:rPr>
        <w:fldChar w:fldCharType="end"/>
      </w:r>
      <w:r w:rsidRPr="0005213D">
        <w:t xml:space="preserve"> Open </w:t>
      </w:r>
      <w:r>
        <w:t xml:space="preserve">Science Organization (OSO) </w:t>
      </w:r>
      <w:proofErr w:type="gramStart"/>
      <w:r>
        <w:t>—  a</w:t>
      </w:r>
      <w:proofErr w:type="gramEnd"/>
      <w:r>
        <w:t xml:space="preserve"> non-profit flexible DAO in which funding, review, and publication processes are open and democratic. The value created by scientific research will flow back to the funding step, thus creating a perpetual scientific ecosystem. </w:t>
      </w:r>
    </w:p>
    <w:p w14:paraId="75377088" w14:textId="0B5E879C" w:rsidR="00591425" w:rsidRDefault="00012727" w:rsidP="00AA0C73">
      <w:r>
        <w:t>The three</w:t>
      </w:r>
      <w:r w:rsidRPr="00E76576">
        <w:t xml:space="preserve"> </w:t>
      </w:r>
      <w:r w:rsidR="006D22BE">
        <w:t>key characteristics of OSO</w:t>
      </w:r>
      <w:r w:rsidR="00591425" w:rsidRPr="00E76576">
        <w:t xml:space="preserve"> </w:t>
      </w:r>
      <w:r w:rsidR="00CA50CC">
        <w:t xml:space="preserve">ecosystem </w:t>
      </w:r>
      <w:r w:rsidR="00591425" w:rsidRPr="00E76576">
        <w:t xml:space="preserve">are </w:t>
      </w:r>
      <w:r>
        <w:t xml:space="preserve">1.) an </w:t>
      </w:r>
      <w:r w:rsidR="00591425" w:rsidRPr="00E76576">
        <w:t xml:space="preserve">open democratic funding process, </w:t>
      </w:r>
      <w:r w:rsidR="0003678C">
        <w:t>2.)</w:t>
      </w:r>
      <w:r>
        <w:t xml:space="preserve"> an </w:t>
      </w:r>
      <w:r w:rsidR="00591425" w:rsidRPr="00E76576">
        <w:t xml:space="preserve">open democratic perpetual review process, and </w:t>
      </w:r>
      <w:r>
        <w:t xml:space="preserve">3.) </w:t>
      </w:r>
      <w:r w:rsidR="00591425" w:rsidRPr="00E76576">
        <w:t xml:space="preserve">the flow of value (in OSO tokens) created by the scientific results (publications, products, patents, etc.) back to </w:t>
      </w:r>
      <w:r w:rsidR="00E84AE2">
        <w:t xml:space="preserve">the </w:t>
      </w:r>
      <w:r w:rsidR="00591425" w:rsidRPr="00E76576">
        <w:t xml:space="preserve">funding, thus creating </w:t>
      </w:r>
      <w:r w:rsidR="00591425" w:rsidRPr="00C57E1D">
        <w:rPr>
          <w:i/>
        </w:rPr>
        <w:t xml:space="preserve">a perpetual system for scientific </w:t>
      </w:r>
      <w:r w:rsidR="00585DC2" w:rsidRPr="00C57E1D">
        <w:rPr>
          <w:i/>
        </w:rPr>
        <w:t>research</w:t>
      </w:r>
      <w:r w:rsidR="00585DC2" w:rsidRPr="00D705A6">
        <w:t xml:space="preserve">. </w:t>
      </w:r>
      <w:r w:rsidR="00B0704C">
        <w:t>In OSO ecosystem, a</w:t>
      </w:r>
      <w:r w:rsidR="00585DC2" w:rsidRPr="00D705A6">
        <w:t>ll steps</w:t>
      </w:r>
      <w:r w:rsidR="00B0704C">
        <w:t xml:space="preserve">/procedures </w:t>
      </w:r>
      <w:r w:rsidR="00591425" w:rsidRPr="00D705A6">
        <w:t xml:space="preserve">will be algorithmic or will be based on </w:t>
      </w:r>
      <w:r w:rsidR="00DA0B8E">
        <w:t xml:space="preserve">community </w:t>
      </w:r>
      <w:r w:rsidR="00591425" w:rsidRPr="00D705A6">
        <w:t>voting. Even certain aspects of algorithmic steps (e.g. algorithms used for decision</w:t>
      </w:r>
      <w:r w:rsidR="00626BDB">
        <w:t xml:space="preserve"> making</w:t>
      </w:r>
      <w:r w:rsidR="00591425" w:rsidRPr="00D705A6">
        <w:t xml:space="preserve">) are subjected to change based upon voting. </w:t>
      </w:r>
      <w:r w:rsidR="00EA2F86">
        <w:t xml:space="preserve">Any individual or </w:t>
      </w:r>
      <w:r w:rsidR="007B28F0">
        <w:t>organization</w:t>
      </w:r>
      <w:r w:rsidR="00EA2F86">
        <w:t xml:space="preserve"> </w:t>
      </w:r>
      <w:r w:rsidR="00CF7D38">
        <w:t>who hold</w:t>
      </w:r>
      <w:r w:rsidR="00354060">
        <w:t>s</w:t>
      </w:r>
      <w:r w:rsidR="00CF7D38">
        <w:t xml:space="preserve"> OSO tokens will be considered an entity (or member) in the OSO </w:t>
      </w:r>
      <w:r w:rsidR="00CF7D38">
        <w:lastRenderedPageBreak/>
        <w:t>ecosystem. Each entity</w:t>
      </w:r>
      <w:r w:rsidR="008037C2" w:rsidRPr="00D705A6">
        <w:t xml:space="preserve"> will have </w:t>
      </w:r>
      <w:r w:rsidR="006E3CC2" w:rsidRPr="00D705A6">
        <w:t xml:space="preserve">a </w:t>
      </w:r>
      <w:r w:rsidR="00591425" w:rsidRPr="00D705A6">
        <w:t>voting power proportional to their expertise (e-value) in th</w:t>
      </w:r>
      <w:r w:rsidR="00CF7D38">
        <w:t>e corresponding scientific domain</w:t>
      </w:r>
      <w:r w:rsidR="00591425" w:rsidRPr="00D705A6">
        <w:t xml:space="preserve"> and the amount of value (</w:t>
      </w:r>
      <w:r w:rsidR="00591425" w:rsidRPr="00E76576">
        <w:t>OSO tokens) they are willing to invest</w:t>
      </w:r>
      <w:r w:rsidR="00C16754">
        <w:t>/stake</w:t>
      </w:r>
      <w:r w:rsidR="00591425" w:rsidRPr="00E76576">
        <w:t xml:space="preserve">. </w:t>
      </w:r>
      <w:bookmarkStart w:id="2" w:name="_ty9e5qu24f3n" w:colFirst="0" w:colLast="0"/>
      <w:bookmarkEnd w:id="2"/>
    </w:p>
    <w:p w14:paraId="15D4E860" w14:textId="77777777" w:rsidR="00591425" w:rsidRPr="00591425" w:rsidRDefault="00591425" w:rsidP="00D705A6"/>
    <w:p w14:paraId="4D7C27C8" w14:textId="1C9B4D6A" w:rsidR="002D75AD" w:rsidRPr="00E76576" w:rsidRDefault="007359D3" w:rsidP="00D705A6">
      <w:r>
        <w:t>Let me first describe the following key concepts: Interplanetary Idea System (</w:t>
      </w:r>
      <w:r w:rsidRPr="00052376">
        <w:t>IPIS</w:t>
      </w:r>
      <w:r>
        <w:t>)</w:t>
      </w:r>
      <w:r w:rsidR="000120B6">
        <w:t xml:space="preserve">, </w:t>
      </w:r>
      <w:bookmarkStart w:id="3" w:name="_GoBack"/>
      <w:bookmarkEnd w:id="3"/>
      <w:r>
        <w:t>expertise value, expertise function, vote value, and vote function.</w:t>
      </w:r>
    </w:p>
    <w:p w14:paraId="6866C3A0" w14:textId="77777777" w:rsidR="007C7F21" w:rsidRDefault="007C7F21" w:rsidP="00AC3001">
      <w:pPr>
        <w:pStyle w:val="Heading2"/>
      </w:pPr>
      <w:bookmarkStart w:id="4" w:name="_2hel6wwce3ea" w:colFirst="0" w:colLast="0"/>
      <w:bookmarkEnd w:id="4"/>
      <w:r>
        <w:t>Interplanetary Idea System (IPIS)</w:t>
      </w:r>
    </w:p>
    <w:p w14:paraId="22F2D0D7" w14:textId="223066C8" w:rsidR="00E130BE" w:rsidRDefault="0010075B" w:rsidP="00D705A6">
      <w:r>
        <w:t>IPIS will be a protocol/model</w:t>
      </w:r>
      <w:r w:rsidR="002532BB">
        <w:t xml:space="preserve"> </w:t>
      </w:r>
      <w:r>
        <w:t>by virtue of which</w:t>
      </w:r>
      <w:r w:rsidR="002532BB">
        <w:t xml:space="preserve"> each unique idea</w:t>
      </w:r>
      <w:r>
        <w:t xml:space="preserve"> can be identified and its evolutio</w:t>
      </w:r>
      <w:r w:rsidR="00457631">
        <w:t>n over the time can be tracked. In addition, it</w:t>
      </w:r>
      <w:r w:rsidR="00C330D6">
        <w:t xml:space="preserve"> will give us a</w:t>
      </w:r>
      <w:r w:rsidR="00D36C0B">
        <w:t xml:space="preserve"> framework to </w:t>
      </w:r>
      <w:r w:rsidR="00A71AC4">
        <w:t xml:space="preserve">evaluate </w:t>
      </w:r>
      <w:r w:rsidR="00457631">
        <w:t>the relationship</w:t>
      </w:r>
      <w:r w:rsidR="002532BB">
        <w:t xml:space="preserve"> between </w:t>
      </w:r>
      <w:r w:rsidR="00E4722E">
        <w:t xml:space="preserve">two </w:t>
      </w:r>
      <w:r w:rsidR="00E23406">
        <w:t>different</w:t>
      </w:r>
      <w:r w:rsidR="00E4722E">
        <w:t xml:space="preserve"> ideas.</w:t>
      </w:r>
      <w:r w:rsidR="002532BB">
        <w:t xml:space="preserve"> </w:t>
      </w:r>
      <w:r w:rsidR="006F1F82">
        <w:t xml:space="preserve">One way of modeling </w:t>
      </w:r>
      <w:r w:rsidR="00AE0C93">
        <w:t>IPIS</w:t>
      </w:r>
      <w:r w:rsidR="00855952">
        <w:t xml:space="preserve"> </w:t>
      </w:r>
      <w:r w:rsidR="006F1F82">
        <w:t>would be by</w:t>
      </w:r>
      <w:r w:rsidR="007D19BD">
        <w:t xml:space="preserve"> </w:t>
      </w:r>
      <w:r w:rsidR="005509F2">
        <w:t xml:space="preserve">a </w:t>
      </w:r>
      <w:r w:rsidR="007D19BD">
        <w:t xml:space="preserve">directed acyclic graph (DAG) </w:t>
      </w:r>
      <w:r w:rsidR="000A11CF">
        <w:t>that</w:t>
      </w:r>
      <w:r w:rsidR="00855952">
        <w:t xml:space="preserve"> grows over time.</w:t>
      </w:r>
      <w:r w:rsidR="00254DF1">
        <w:t xml:space="preserve"> </w:t>
      </w:r>
      <w:r w:rsidR="007C7F21" w:rsidRPr="00052376">
        <w:t xml:space="preserve">The idea behind </w:t>
      </w:r>
      <w:r w:rsidR="00A37728">
        <w:t xml:space="preserve">this model of </w:t>
      </w:r>
      <w:r w:rsidR="007C7F21" w:rsidRPr="00052376">
        <w:t xml:space="preserve">IPIS is motivated </w:t>
      </w:r>
      <w:r w:rsidR="00012727">
        <w:t>by the</w:t>
      </w:r>
      <w:r w:rsidR="00012727" w:rsidRPr="00052376">
        <w:t xml:space="preserve"> </w:t>
      </w:r>
      <w:r w:rsidR="007C7F21" w:rsidRPr="00052376">
        <w:t>Interplanetary File System (IPFS)</w:t>
      </w:r>
      <w:r w:rsidR="000120B6">
        <w:t xml:space="preserve"> </w:t>
      </w:r>
      <w:r w:rsidR="000120B6">
        <w:fldChar w:fldCharType="begin" w:fldLock="1"/>
      </w:r>
      <w:r w:rsidR="000120B6">
        <w:instrText>ADDIN CSL_CITATION {"citationItems":[{"id":"ITEM-1","itemData":{"DOI":"10.1109/ICPADS.2007.4447808","ISBN":"9781424418909","ISSN":"15219097","author":[{"dropping-particle":"","family":"Benet","given":"Juan","non-dropping-particle":"","parse-names":false,"suffix":""}],"container-title":"Proceedings of the International Conference on Parallel and Distributed Systems - ICPADS","id":"ITEM-1","issue":"Draft 3","issued":{"date-parts":[["2014"]]},"title":"IPFS - Content Addressed, Versioned, P2P File System","type":"article-journal","volume":"2"},"uris":["http://www.mendeley.com/documents/?uuid=e63a1ed2-51f6-4057-9a20-f5d589205e23"]},{"id":"ITEM-2","itemData":{"author":[{"dropping-particle":"","family":"Maymounkov","given":"Petar","non-dropping-particle":"","parse-names":false,"suffix":""},{"dropping-particle":"","family":"Mazieres","given":"David","non-dropping-particle":"","parse-names":false,"suffix":""}],"container-title":"New York University","id":"ITEM-2","issued":{"date-parts":[["2004"]]},"title":"Kademlia: A peer-to-peer information systembased on the xor metric","type":"article-journal"},"uris":["http://www.mendeley.com/documents/?uuid=6c653b8b-6388-4293-a469-f0f932e6e3ec"]},{"id":"ITEM-3","itemData":{"DOI":"10.1109/ICPADS.2007.4447808","ISBN":"9781424418909","ISSN":"15219097","abstract":"Security is a common problem in completely decentralized peer-to-peer systems. Although several suggestions exist on how to create a secure key-based routing protocol, a practicable approach is still unattended. In this paper we introduce a secure key-based routing protocol based on Kademlia that has a high resilience against common attacks by using parallel lookups over multiple disjoint paths, limiting free nodeld generation with crypto puzzles and introducing a reliable sibling broadcast. The latter is needed to store data in a safe replicated way. We evaluate the security of our proposed extensions to the Kademlia protocol analytically and simulate the effects of multiple disjoint paths on lookup success under the influence of adversarial nodes.","author":[{"dropping-particle":"","family":"Baumgart","given":"Ingmar","non-dropping-particle":"","parse-names":false,"suffix":""},{"dropping-particle":"","family":"Mies","given":"Sebastian","non-dropping-particle":"","parse-names":false,"suffix":""}],"container-title":"Proceedings of the International Conference on Parallel and Distributed Systems - ICPADS","id":"ITEM-3","issued":{"date-parts":[["2007"]]},"title":"S/Kademlia: A practicable approach towards secure key-based routing","type":"article-journal","volume":"2"},"uris":["http://www.mendeley.com/documents/?uuid=1378ba98-7e6f-4810-9330-00e5c795cdef"]}],"mendeley":{"formattedCitation":"(Benet, 2014; Maymounkov &amp; Mazieres, 2004; Baumgart &amp; Mies, 2007)","plainTextFormattedCitation":"(Benet, 2014; Maymounkov &amp; Mazieres, 2004; Baumgart &amp; Mies, 2007)","previouslyFormattedCitation":"(Benet, n.d.; Maymounkov &amp; Mazieres, 2004; Baumgart &amp; Mies, 2007)"},"properties":{"noteIndex":0},"schema":"https://github.com/citation-style-language/schema/raw/master/csl-citation.json"}</w:instrText>
      </w:r>
      <w:r w:rsidR="000120B6">
        <w:fldChar w:fldCharType="separate"/>
      </w:r>
      <w:r w:rsidR="000120B6" w:rsidRPr="000120B6">
        <w:rPr>
          <w:noProof/>
        </w:rPr>
        <w:t>(Benet, 2014; Maymounkov &amp; Mazieres, 2004; Baumgart &amp; Mies, 2007)</w:t>
      </w:r>
      <w:r w:rsidR="000120B6">
        <w:fldChar w:fldCharType="end"/>
      </w:r>
      <w:r w:rsidR="007C7F21" w:rsidRPr="00052376">
        <w:t xml:space="preserve"> </w:t>
      </w:r>
      <w:r w:rsidR="007D19BD">
        <w:t xml:space="preserve">and </w:t>
      </w:r>
      <w:r w:rsidR="00B829B3">
        <w:t xml:space="preserve">the </w:t>
      </w:r>
      <w:r w:rsidR="007D19BD">
        <w:t>IOTA tangle</w:t>
      </w:r>
      <w:r w:rsidR="000135DC">
        <w:t xml:space="preserve"> </w:t>
      </w:r>
      <w:r w:rsidR="0005213D">
        <w:fldChar w:fldCharType="begin" w:fldLock="1"/>
      </w:r>
      <w:r w:rsidR="000120B6">
        <w:instrText>ADDIN CSL_CITATION {"citationItems":[{"id":"ITEM-1","itemData":{"ISSN":"0028-792X","author":[{"dropping-particle":"","family":"Popov","given":"Serguei","non-dropping-particle":"","parse-names":false,"suffix":""}],"id":"ITEM-1","issued":{"date-parts":[["2016"]]},"title":"The Tangle","type":"report"},"uris":["http://www.mendeley.com/documents/?uuid=5c2e9154-e2f1-436f-9599-0fd326e27aec"]}],"mendeley":{"formattedCitation":"(Popov, 2016)","plainTextFormattedCitation":"(Popov, 2016)","previouslyFormattedCitation":"(Popov, 2016)"},"properties":{"noteIndex":0},"schema":"https://github.com/citation-style-language/schema/raw/master/csl-citation.json"}</w:instrText>
      </w:r>
      <w:r w:rsidR="0005213D">
        <w:fldChar w:fldCharType="separate"/>
      </w:r>
      <w:r w:rsidR="0005213D" w:rsidRPr="0005213D">
        <w:rPr>
          <w:noProof/>
        </w:rPr>
        <w:t>(Popov, 2016)</w:t>
      </w:r>
      <w:r w:rsidR="0005213D">
        <w:fldChar w:fldCharType="end"/>
      </w:r>
      <w:r w:rsidR="007C7F21" w:rsidRPr="00052376">
        <w:t xml:space="preserve">. </w:t>
      </w:r>
      <w:r w:rsidR="00A37728">
        <w:t>E</w:t>
      </w:r>
      <w:r w:rsidR="00A37728" w:rsidRPr="00052376">
        <w:t>ach</w:t>
      </w:r>
      <w:r w:rsidR="00A37728">
        <w:t xml:space="preserve"> node of the DAG will be </w:t>
      </w:r>
      <w:r w:rsidR="00A37728" w:rsidRPr="00052376">
        <w:t>an IPIS object</w:t>
      </w:r>
      <w:r w:rsidR="00A37728">
        <w:t xml:space="preserve"> representing a unique idea</w:t>
      </w:r>
      <w:r w:rsidR="001B7613">
        <w:t xml:space="preserve">. </w:t>
      </w:r>
      <w:r w:rsidR="00A37728">
        <w:t xml:space="preserve"> </w:t>
      </w:r>
      <w:r w:rsidR="007A1330">
        <w:t>An IPIS object will contain all the information required to represent a unique idea.</w:t>
      </w:r>
      <w:r w:rsidR="00865708">
        <w:t xml:space="preserve"> If there is a publication</w:t>
      </w:r>
      <w:r w:rsidR="003552B0">
        <w:t xml:space="preserve"> or data</w:t>
      </w:r>
      <w:r w:rsidR="00865708">
        <w:t xml:space="preserve"> </w:t>
      </w:r>
      <w:r w:rsidR="005C0684">
        <w:t xml:space="preserve">(stored as an IPFS object) </w:t>
      </w:r>
      <w:r w:rsidR="00865708">
        <w:t xml:space="preserve">related to an idea, its IPIS object will contain the </w:t>
      </w:r>
      <w:r w:rsidR="002550EA">
        <w:t>cryptographic has</w:t>
      </w:r>
      <w:r w:rsidR="00224705">
        <w:t>h</w:t>
      </w:r>
      <w:r w:rsidR="005C0684">
        <w:t xml:space="preserve"> of the IPFS object.</w:t>
      </w:r>
      <w:r w:rsidR="00E130BE">
        <w:t xml:space="preserve"> A very simple model of IPIS is presented in </w:t>
      </w:r>
      <w:r w:rsidR="00EA371E">
        <w:fldChar w:fldCharType="begin"/>
      </w:r>
      <w:r w:rsidR="00EA371E">
        <w:instrText xml:space="preserve"> REF _Ref490513142 \h </w:instrText>
      </w:r>
      <w:r w:rsidR="00EA371E">
        <w:fldChar w:fldCharType="separate"/>
      </w:r>
      <w:r w:rsidR="00D35A68" w:rsidRPr="00CA4B96">
        <w:t xml:space="preserve">Figure </w:t>
      </w:r>
      <w:r w:rsidR="00D35A68">
        <w:rPr>
          <w:noProof/>
        </w:rPr>
        <w:t>3</w:t>
      </w:r>
      <w:r w:rsidR="00D35A68" w:rsidRPr="00CA4B96">
        <w:t>.</w:t>
      </w:r>
      <w:r w:rsidR="00D35A68">
        <w:rPr>
          <w:noProof/>
        </w:rPr>
        <w:t>2</w:t>
      </w:r>
      <w:r w:rsidR="00EA371E">
        <w:fldChar w:fldCharType="end"/>
      </w:r>
      <w:r w:rsidR="00557D06">
        <w:t>.</w:t>
      </w:r>
    </w:p>
    <w:p w14:paraId="0BB3BBF9" w14:textId="77777777" w:rsidR="00E130BE" w:rsidRDefault="00E130BE" w:rsidP="00D705A6"/>
    <w:p w14:paraId="496BC7A9" w14:textId="76AA9FCE" w:rsidR="007C7F21" w:rsidRDefault="007C7F21" w:rsidP="00D705A6">
      <w:r w:rsidRPr="00052376">
        <w:t xml:space="preserve">IPIS </w:t>
      </w:r>
      <w:r w:rsidR="00DC2BE7">
        <w:t>will allow us to track the evolution of ideas</w:t>
      </w:r>
      <w:r w:rsidRPr="00052376">
        <w:t xml:space="preserve"> over time as well as quantify the similarity of two ideas. The similarity score can be a hybrid of </w:t>
      </w:r>
      <w:r w:rsidR="000054F0">
        <w:t xml:space="preserve">the </w:t>
      </w:r>
      <w:r w:rsidRPr="00052376">
        <w:t xml:space="preserve">market-driven </w:t>
      </w:r>
      <w:r w:rsidR="00995D0F">
        <w:t xml:space="preserve">score </w:t>
      </w:r>
      <w:r w:rsidRPr="00052376">
        <w:t>(decided by</w:t>
      </w:r>
      <w:r w:rsidR="00354060">
        <w:t xml:space="preserve"> the</w:t>
      </w:r>
      <w:r w:rsidRPr="00052376">
        <w:t xml:space="preserve"> scientific community</w:t>
      </w:r>
      <w:r w:rsidR="00291521">
        <w:t xml:space="preserve"> via voting</w:t>
      </w:r>
      <w:r w:rsidR="00995D0F">
        <w:t>)</w:t>
      </w:r>
      <w:r w:rsidRPr="00052376">
        <w:t xml:space="preserve"> and the </w:t>
      </w:r>
      <w:r w:rsidR="00E6101D">
        <w:t xml:space="preserve">algorithmic </w:t>
      </w:r>
      <w:r w:rsidRPr="00052376">
        <w:t>score</w:t>
      </w:r>
      <w:r w:rsidR="00967C90">
        <w:t xml:space="preserve"> generated</w:t>
      </w:r>
      <w:r w:rsidRPr="00052376">
        <w:t xml:space="preserve"> from</w:t>
      </w:r>
      <w:r w:rsidR="00012727">
        <w:t xml:space="preserve"> the</w:t>
      </w:r>
      <w:r w:rsidRPr="00052376">
        <w:t xml:space="preserve"> IPIS protocol. IPIS will facilitate the efficient s</w:t>
      </w:r>
      <w:r w:rsidR="00E23C48">
        <w:t>haring of the ideas and prevent</w:t>
      </w:r>
      <w:r w:rsidR="00483D1F">
        <w:t xml:space="preserve"> the community</w:t>
      </w:r>
      <w:r w:rsidRPr="00052376">
        <w:t xml:space="preserve"> from reinventing wheels, thereby accelerating the pace of the scientific research. In addition, a good vis</w:t>
      </w:r>
      <w:r w:rsidR="0000011D">
        <w:t>ualization of IPIS objects will</w:t>
      </w:r>
      <w:r w:rsidRPr="00052376">
        <w:t xml:space="preserve"> help the scientific community </w:t>
      </w:r>
      <w:r w:rsidR="00D134C4">
        <w:t>to identify</w:t>
      </w:r>
      <w:r w:rsidRPr="00052376">
        <w:t xml:space="preserve"> the pain po</w:t>
      </w:r>
      <w:r w:rsidR="00B37983">
        <w:t xml:space="preserve">ints of scientific research. Similarly, it can be used to </w:t>
      </w:r>
      <w:r w:rsidR="005C48BB">
        <w:t xml:space="preserve">find the </w:t>
      </w:r>
      <w:r w:rsidR="00967479">
        <w:t xml:space="preserve">optimal distribution of </w:t>
      </w:r>
      <w:r w:rsidR="00967479" w:rsidRPr="00052376">
        <w:t>available</w:t>
      </w:r>
      <w:r w:rsidRPr="00052376">
        <w:t xml:space="preserve"> resources</w:t>
      </w:r>
      <w:r w:rsidR="00752057">
        <w:t xml:space="preserve"> (e.g. fund allocation)</w:t>
      </w:r>
      <w:r w:rsidR="00D05EEB">
        <w:t xml:space="preserve"> required in order to </w:t>
      </w:r>
      <w:r w:rsidR="00752057">
        <w:t>maximize scientific throughput</w:t>
      </w:r>
      <w:r w:rsidRPr="00052376">
        <w:t xml:space="preserve">. </w:t>
      </w:r>
      <w:r w:rsidR="00D30507">
        <w:t>Loosely speaking, IPIS will store the collective thought process of the whole scientific community.</w:t>
      </w:r>
    </w:p>
    <w:p w14:paraId="3DE64959" w14:textId="77777777" w:rsidR="00C72013" w:rsidRDefault="00C72013" w:rsidP="00D705A6"/>
    <w:p w14:paraId="68F5A6FA" w14:textId="77777777" w:rsidR="00C72013" w:rsidRDefault="00C72013" w:rsidP="00C72013">
      <w:r w:rsidRPr="009514CF">
        <w:rPr>
          <w:b/>
        </w:rPr>
        <w:t>TO DO:</w:t>
      </w:r>
      <w:r w:rsidRPr="00CA4B96">
        <w:t xml:space="preserve"> </w:t>
      </w:r>
    </w:p>
    <w:p w14:paraId="3313B25E" w14:textId="77777777" w:rsidR="00C72013" w:rsidRDefault="00C72013" w:rsidP="00C72013">
      <w:r w:rsidRPr="00CA4B96">
        <w:t>Develop a formal mathematical model and network protocol for IPIS</w:t>
      </w:r>
    </w:p>
    <w:p w14:paraId="15AE890E" w14:textId="77777777" w:rsidR="00C72013" w:rsidRPr="00CA4B96" w:rsidRDefault="00C72013" w:rsidP="00C72013">
      <w:r w:rsidRPr="00F40127">
        <w:t>https://github.com/open-science-org/IPIS</w:t>
      </w:r>
    </w:p>
    <w:p w14:paraId="4698A4C3" w14:textId="77777777" w:rsidR="00C72013" w:rsidRDefault="00C72013" w:rsidP="00D705A6"/>
    <w:p w14:paraId="17BF5A5F" w14:textId="6F8D1C79" w:rsidR="00E8318C" w:rsidRDefault="0026312E" w:rsidP="00D705A6">
      <w:r>
        <w:rPr>
          <w:noProof/>
        </w:rPr>
        <w:lastRenderedPageBreak/>
        <w:drawing>
          <wp:inline distT="0" distB="0" distL="0" distR="0" wp14:anchorId="138A34E9" wp14:editId="21D309DA">
            <wp:extent cx="5943600" cy="41186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P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118610"/>
                    </a:xfrm>
                    <a:prstGeom prst="rect">
                      <a:avLst/>
                    </a:prstGeom>
                  </pic:spPr>
                </pic:pic>
              </a:graphicData>
            </a:graphic>
          </wp:inline>
        </w:drawing>
      </w:r>
    </w:p>
    <w:p w14:paraId="2AEAC6DD" w14:textId="3C077BAC" w:rsidR="00D25251" w:rsidRPr="00C72013" w:rsidRDefault="00E8318C" w:rsidP="00C72013">
      <w:pPr>
        <w:pStyle w:val="Subtitle"/>
        <w:rPr>
          <w:i/>
        </w:rPr>
      </w:pPr>
      <w:bookmarkStart w:id="5" w:name="_Ref490513142"/>
      <w:r w:rsidRPr="00CA4B96">
        <w:t xml:space="preserve">Figure </w:t>
      </w:r>
      <w:fldSimple w:instr=" STYLEREF 1 \s ">
        <w:r w:rsidR="00D35A68">
          <w:rPr>
            <w:noProof/>
          </w:rPr>
          <w:t>3</w:t>
        </w:r>
      </w:fldSimple>
      <w:r w:rsidR="00A900C3" w:rsidRPr="00CA4B96">
        <w:t>.</w:t>
      </w:r>
      <w:fldSimple w:instr=" SEQ Figure \* ARABIC \s 1 ">
        <w:r w:rsidR="00D35A68">
          <w:rPr>
            <w:noProof/>
          </w:rPr>
          <w:t>2</w:t>
        </w:r>
      </w:fldSimple>
      <w:bookmarkEnd w:id="5"/>
      <w:r w:rsidR="008970F8" w:rsidRPr="00CA4B96">
        <w:t xml:space="preserve"> A naïve model of</w:t>
      </w:r>
      <w:r w:rsidRPr="00CA4B96">
        <w:t xml:space="preserve"> Interplanetary Idea System (IPIS)</w:t>
      </w:r>
      <w:r w:rsidR="00FE01AB" w:rsidRPr="00CA4B96">
        <w:t xml:space="preserve">. Idea ID is similar to </w:t>
      </w:r>
      <w:r w:rsidR="00837208" w:rsidRPr="00CA4B96">
        <w:t>the digital object identifier (</w:t>
      </w:r>
      <w:r w:rsidR="00FE01AB" w:rsidRPr="00CA4B96">
        <w:t>DOI</w:t>
      </w:r>
      <w:r w:rsidR="00837208" w:rsidRPr="00CA4B96">
        <w:t xml:space="preserve">) </w:t>
      </w:r>
      <w:r w:rsidR="00FE01AB" w:rsidRPr="00CA4B96">
        <w:t xml:space="preserve">of </w:t>
      </w:r>
      <w:r w:rsidR="00670D33" w:rsidRPr="00CA4B96">
        <w:t xml:space="preserve">digital </w:t>
      </w:r>
      <w:r w:rsidR="00FE01AB" w:rsidRPr="00CA4B96">
        <w:t>publications</w:t>
      </w:r>
      <w:r w:rsidR="00491452">
        <w:t>.</w:t>
      </w:r>
      <w:r w:rsidR="005F1D0C">
        <w:t xml:space="preserve"> Idea </w:t>
      </w:r>
      <w:proofErr w:type="spellStart"/>
      <w:r w:rsidR="005F1D0C" w:rsidRPr="00442488">
        <w:rPr>
          <w:i/>
        </w:rPr>
        <w:t>Zab</w:t>
      </w:r>
      <w:proofErr w:type="spellEnd"/>
      <w:r w:rsidR="005F1D0C" w:rsidRPr="00442488">
        <w:rPr>
          <w:i/>
        </w:rPr>
        <w:t>…88</w:t>
      </w:r>
      <w:r w:rsidR="005F1D0C">
        <w:t xml:space="preserve"> is derived from idea </w:t>
      </w:r>
      <w:r w:rsidR="005F1D0C" w:rsidRPr="00442488">
        <w:rPr>
          <w:i/>
        </w:rPr>
        <w:t>Ae</w:t>
      </w:r>
      <w:proofErr w:type="gramStart"/>
      <w:r w:rsidR="005F1D0C" w:rsidRPr="00442488">
        <w:rPr>
          <w:i/>
        </w:rPr>
        <w:t>4..</w:t>
      </w:r>
      <w:proofErr w:type="gramEnd"/>
      <w:r w:rsidR="005F1D0C" w:rsidRPr="00442488">
        <w:rPr>
          <w:i/>
        </w:rPr>
        <w:t>56</w:t>
      </w:r>
      <w:r w:rsidR="00FD3FA8">
        <w:t xml:space="preserve"> and the strength of connection between them is determined by both IPIS protocol and market</w:t>
      </w:r>
      <w:r w:rsidR="005F1D0C">
        <w:t>. A publication rel</w:t>
      </w:r>
      <w:r w:rsidR="00887920">
        <w:t>ated to the idea</w:t>
      </w:r>
      <w:r w:rsidR="008B03EE">
        <w:t xml:space="preserve"> </w:t>
      </w:r>
      <w:proofErr w:type="spellStart"/>
      <w:r w:rsidR="008B03EE" w:rsidRPr="00442488">
        <w:rPr>
          <w:i/>
        </w:rPr>
        <w:t>Zab</w:t>
      </w:r>
      <w:proofErr w:type="spellEnd"/>
      <w:r w:rsidR="008B03EE" w:rsidRPr="00442488">
        <w:rPr>
          <w:i/>
        </w:rPr>
        <w:t>…88</w:t>
      </w:r>
      <w:r w:rsidR="00887920">
        <w:t>, whose</w:t>
      </w:r>
      <w:r w:rsidR="005F1D0C">
        <w:t xml:space="preserve"> cryptographic hash is </w:t>
      </w:r>
      <w:r w:rsidR="005F1D0C" w:rsidRPr="00112D08">
        <w:rPr>
          <w:i/>
        </w:rPr>
        <w:t>AE</w:t>
      </w:r>
      <w:proofErr w:type="gramStart"/>
      <w:r w:rsidR="005F1D0C" w:rsidRPr="00112D08">
        <w:rPr>
          <w:i/>
        </w:rPr>
        <w:t>45..</w:t>
      </w:r>
      <w:proofErr w:type="gramEnd"/>
      <w:r w:rsidR="005F1D0C" w:rsidRPr="00112D08">
        <w:rPr>
          <w:i/>
        </w:rPr>
        <w:t>22</w:t>
      </w:r>
      <w:r w:rsidR="005F1D0C">
        <w:t xml:space="preserve">, is stored as an IPIS object in OSO network. </w:t>
      </w:r>
      <w:r w:rsidR="003A4842">
        <w:t>If required, t</w:t>
      </w:r>
      <w:r w:rsidR="00333915">
        <w:t>he storage can be outsourced to any proof-of-storage peer-to-peer network.</w:t>
      </w:r>
    </w:p>
    <w:p w14:paraId="2F0F11E1" w14:textId="20A87DED" w:rsidR="002D75AD" w:rsidRPr="00C60CCA" w:rsidRDefault="006C3735" w:rsidP="00FB52E2">
      <w:pPr>
        <w:pStyle w:val="Heading2"/>
      </w:pPr>
      <w:r w:rsidRPr="00C60CCA">
        <w:t xml:space="preserve">Quantification of expertise of an entity in a </w:t>
      </w:r>
      <w:r w:rsidRPr="00053C7E">
        <w:t>research</w:t>
      </w:r>
      <w:r w:rsidRPr="00C60CCA">
        <w:t xml:space="preserve"> </w:t>
      </w:r>
      <w:r w:rsidR="00230455">
        <w:t>domain</w:t>
      </w:r>
    </w:p>
    <w:p w14:paraId="702D9FA1" w14:textId="3EA97EF9" w:rsidR="002D75AD" w:rsidRDefault="006C3735" w:rsidP="00D705A6">
      <w:r w:rsidRPr="00E76576">
        <w:t xml:space="preserve">The level of expertise or </w:t>
      </w:r>
      <m:oMath>
        <m:r>
          <w:rPr>
            <w:rFonts w:ascii="Cambria Math" w:hAnsi="Cambria Math"/>
          </w:rPr>
          <m:t>e</m:t>
        </m:r>
        <m:r>
          <m:rPr>
            <m:sty m:val="p"/>
          </m:rPr>
          <w:rPr>
            <w:rFonts w:ascii="Cambria Math" w:hAnsi="Cambria Math"/>
          </w:rPr>
          <m:t>-</m:t>
        </m:r>
        <m:r>
          <w:rPr>
            <w:rFonts w:ascii="Cambria Math" w:hAnsi="Cambria Math"/>
          </w:rPr>
          <m:t>value</m:t>
        </m:r>
      </m:oMath>
      <w:r w:rsidRPr="00E76576">
        <w:t xml:space="preserve"> of an entity (general individual, researcher, research group, organization, etc.) in a </w:t>
      </w:r>
      <w:r w:rsidR="00470956" w:rsidRPr="00E76576">
        <w:t>research</w:t>
      </w:r>
      <w:r w:rsidR="00452385">
        <w:t xml:space="preserve"> domain </w:t>
      </w:r>
      <w:r w:rsidR="00591425">
        <w:t>D</w:t>
      </w:r>
      <w:r w:rsidRPr="00E76576">
        <w:t xml:space="preserve"> w</w:t>
      </w:r>
      <w:r w:rsidR="00897803">
        <w:t xml:space="preserve">ill be computed using </w:t>
      </w:r>
      <w:r w:rsidR="007B6E38">
        <w:t>e-</w:t>
      </w:r>
      <w:r w:rsidR="00591425">
        <w:t xml:space="preserve">function. The </w:t>
      </w:r>
      <w:r w:rsidR="000C6960">
        <w:t xml:space="preserve">form of </w:t>
      </w:r>
      <m:oMath>
        <m:r>
          <w:rPr>
            <w:rFonts w:ascii="Cambria Math" w:hAnsi="Cambria Math"/>
          </w:rPr>
          <m:t>e-function</m:t>
        </m:r>
      </m:oMath>
      <w:r w:rsidR="00591425" w:rsidRPr="00E76576">
        <w:t xml:space="preserve"> will be decided by voting</w:t>
      </w:r>
      <w:r w:rsidR="00354060">
        <w:t>,</w:t>
      </w:r>
      <w:r w:rsidR="00591425" w:rsidRPr="00E76576">
        <w:t xml:space="preserve"> and maybe </w:t>
      </w:r>
      <w:r w:rsidR="002B6537">
        <w:t>domain dependent</w:t>
      </w:r>
      <w:r w:rsidR="005B3275">
        <w:t xml:space="preserve"> (or a subspace</w:t>
      </w:r>
      <w:r w:rsidR="00EB2C4A">
        <w:t xml:space="preserve"> of idea space defined by IPIS)</w:t>
      </w:r>
      <w:r w:rsidR="00042A14">
        <w:t xml:space="preserve">. The </w:t>
      </w:r>
      <m:oMath>
        <m:r>
          <w:rPr>
            <w:rFonts w:ascii="Cambria Math" w:hAnsi="Cambria Math"/>
          </w:rPr>
          <m:t>e</m:t>
        </m:r>
        <m:r>
          <m:rPr>
            <m:sty m:val="p"/>
          </m:rPr>
          <w:rPr>
            <w:rFonts w:ascii="Cambria Math" w:hAnsi="Cambria Math"/>
          </w:rPr>
          <m:t>-</m:t>
        </m:r>
        <m:r>
          <w:rPr>
            <w:rFonts w:ascii="Cambria Math" w:hAnsi="Cambria Math"/>
          </w:rPr>
          <m:t>value</m:t>
        </m:r>
      </m:oMath>
      <w:r w:rsidR="00897803">
        <w:t xml:space="preserve"> is defined as:</w:t>
      </w:r>
    </w:p>
    <w:p w14:paraId="1E885C9A" w14:textId="22113A5E" w:rsidR="00591425" w:rsidRPr="00E76576" w:rsidRDefault="00591425" w:rsidP="00D705A6">
      <m:oMathPara>
        <m:oMath>
          <m:r>
            <w:rPr>
              <w:rFonts w:ascii="Cambria Math" w:hAnsi="Cambria Math"/>
            </w:rPr>
            <m:t>e</m:t>
          </m:r>
          <m:r>
            <m:rPr>
              <m:sty m:val="p"/>
            </m:rPr>
            <w:rPr>
              <w:rFonts w:ascii="Cambria Math" w:hAnsi="Cambria Math"/>
            </w:rPr>
            <m:t>-</m:t>
          </m:r>
          <m:r>
            <w:rPr>
              <w:rFonts w:ascii="Cambria Math" w:hAnsi="Cambria Math"/>
            </w:rPr>
            <m:t>value</m:t>
          </m:r>
          <m:r>
            <m:rPr>
              <m:sty m:val="p"/>
            </m:rPr>
            <w:rPr>
              <w:rFonts w:ascii="Cambria Math" w:hAnsi="Cambria Math"/>
            </w:rPr>
            <m:t>=</m:t>
          </m:r>
          <m:r>
            <w:rPr>
              <w:rFonts w:ascii="Cambria Math" w:hAnsi="Cambria Math"/>
            </w:rPr>
            <m:t>e-function</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PEER</m:t>
          </m:r>
          <m:r>
            <m:rPr>
              <m:sty m:val="p"/>
            </m:rPr>
            <w:rPr>
              <w:rFonts w:ascii="Cambria Math" w:hAnsi="Cambria Math"/>
            </w:rPr>
            <m:t>)</m:t>
          </m:r>
        </m:oMath>
      </m:oMathPara>
    </w:p>
    <w:p w14:paraId="5C459E4E" w14:textId="6BDE202C" w:rsidR="002D75AD" w:rsidRDefault="006C3735" w:rsidP="00D705A6">
      <w:r w:rsidRPr="00E76576">
        <w:t xml:space="preserve">Where, </w:t>
      </w:r>
      <m:oMath>
        <m:r>
          <w:rPr>
            <w:rFonts w:ascii="Cambria Math" w:hAnsi="Cambria Math"/>
          </w:rPr>
          <m:t>V</m:t>
        </m:r>
      </m:oMath>
      <w:r w:rsidRPr="00E76576">
        <w:t xml:space="preserve"> is the aggregated value created by t</w:t>
      </w:r>
      <w:r w:rsidR="00591425">
        <w:t>he entity related to the domain D</w:t>
      </w:r>
      <w:r w:rsidR="003D0EFC">
        <w:t xml:space="preserve"> and is defined as:</w:t>
      </w:r>
    </w:p>
    <w:p w14:paraId="0D0FC2B8" w14:textId="77777777" w:rsidR="00591425" w:rsidRPr="00E76576" w:rsidRDefault="00591425" w:rsidP="00D705A6"/>
    <w:p w14:paraId="5A715CE4" w14:textId="77777777" w:rsidR="00591425" w:rsidRDefault="00591425" w:rsidP="00D705A6">
      <m:oMathPara>
        <m:oMath>
          <m:r>
            <w:rPr>
              <w:rFonts w:ascii="Cambria Math" w:hAnsi="Cambria Math"/>
            </w:rPr>
            <m:t>V</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s</m:t>
                  </m:r>
                </m:e>
                <m:sub>
                  <m:r>
                    <w:rPr>
                      <w:rFonts w:ascii="Cambria Math" w:hAnsi="Cambria Math"/>
                    </w:rPr>
                    <m:t>i</m:t>
                  </m:r>
                </m:sub>
              </m:sSub>
            </m:e>
          </m:nary>
          <m:sSub>
            <m:sSubPr>
              <m:ctrlPr>
                <w:rPr>
                  <w:rFonts w:ascii="Cambria Math" w:hAnsi="Cambria Math"/>
                </w:rPr>
              </m:ctrlPr>
            </m:sSubPr>
            <m:e>
              <m:r>
                <w:rPr>
                  <w:rFonts w:ascii="Cambria Math" w:hAnsi="Cambria Math"/>
                </w:rPr>
                <m:t>v</m:t>
              </m:r>
            </m:e>
            <m:sub>
              <m:r>
                <w:rPr>
                  <w:rFonts w:ascii="Cambria Math" w:hAnsi="Cambria Math"/>
                </w:rPr>
                <m:t>i</m:t>
              </m:r>
            </m:sub>
          </m:sSub>
        </m:oMath>
      </m:oMathPara>
    </w:p>
    <w:p w14:paraId="75D7109E" w14:textId="55204EF4" w:rsidR="002D75AD" w:rsidRDefault="000E4394" w:rsidP="00D705A6">
      <w:r>
        <w:t xml:space="preserve">wher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oMath>
      <w:r w:rsidR="006C3735" w:rsidRPr="00E76576">
        <w:t xml:space="preserve"> </w:t>
      </w:r>
      <w:r w:rsidR="00591425">
        <w:t xml:space="preserve">is </w:t>
      </w:r>
      <w:r w:rsidR="006C3735" w:rsidRPr="00E76576">
        <w:t>the total value created by a scientific publication</w:t>
      </w:r>
      <w:r w:rsidR="00EC679E">
        <w:t xml:space="preserve"> or an idea</w:t>
      </w:r>
      <w:r w:rsidR="006C3735" w:rsidRPr="00E76576">
        <w:t xml:space="preserve"> and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591425">
        <w:t xml:space="preserve"> is similarity of the i</w:t>
      </w:r>
      <w:proofErr w:type="spellStart"/>
      <w:r w:rsidR="00591425" w:rsidRPr="00591425">
        <w:rPr>
          <w:vertAlign w:val="superscript"/>
        </w:rPr>
        <w:t>th</w:t>
      </w:r>
      <w:proofErr w:type="spellEnd"/>
      <w:r w:rsidR="00FC4522">
        <w:t xml:space="preserve"> publication</w:t>
      </w:r>
      <w:r w:rsidR="00793790">
        <w:t xml:space="preserve"> or idea</w:t>
      </w:r>
      <w:r w:rsidR="00FC4522">
        <w:t xml:space="preserve"> with</w:t>
      </w:r>
      <w:r w:rsidR="00A9091B">
        <w:t xml:space="preserve"> the</w:t>
      </w:r>
      <w:r w:rsidR="006C3735" w:rsidRPr="00E76576">
        <w:t xml:space="preserve"> </w:t>
      </w:r>
      <w:r w:rsidR="00591425">
        <w:t>domain D</w:t>
      </w:r>
      <w:r w:rsidR="006C3735" w:rsidRPr="00E76576">
        <w:t>.</w:t>
      </w:r>
      <w:r w:rsidR="00897803">
        <w:t xml:space="preserve"> </w:t>
      </w:r>
      <w:r>
        <w:t>The s</w:t>
      </w:r>
      <w:r w:rsidR="006C3735" w:rsidRPr="00E76576">
        <w:t xml:space="preserve">imilarity function will be decided by voting and maybe different for different research </w:t>
      </w:r>
      <w:r w:rsidR="00591425">
        <w:t>domains</w:t>
      </w:r>
      <w:r w:rsidR="006C3735" w:rsidRPr="00E76576">
        <w:t>.</w:t>
      </w:r>
    </w:p>
    <w:p w14:paraId="3627AC92" w14:textId="77777777" w:rsidR="00897803" w:rsidRPr="00E76576" w:rsidRDefault="00897803" w:rsidP="00D705A6"/>
    <w:p w14:paraId="56A56805" w14:textId="4CD1AFB1" w:rsidR="002D75AD" w:rsidRDefault="00897803" w:rsidP="00D705A6">
      <m:oMath>
        <m:r>
          <w:rPr>
            <w:rFonts w:ascii="Cambria Math" w:hAnsi="Cambria Math"/>
          </w:rPr>
          <m:t>PEER</m:t>
        </m:r>
      </m:oMath>
      <w:r w:rsidR="006C3735" w:rsidRPr="00E76576">
        <w:t xml:space="preserve"> is the aggregated </w:t>
      </w:r>
      <w:r w:rsidR="00382C5A">
        <w:t xml:space="preserve">peer </w:t>
      </w:r>
      <w:r w:rsidR="006C3735" w:rsidRPr="00E76576">
        <w:t xml:space="preserve">rating of the entity </w:t>
      </w:r>
      <w:r w:rsidR="006252AE">
        <w:t xml:space="preserve">given by other entities </w:t>
      </w:r>
      <w:r w:rsidR="004B1786">
        <w:t xml:space="preserve">for the domain D. It is </w:t>
      </w:r>
      <w:r>
        <w:t>defined as</w:t>
      </w:r>
      <w:r w:rsidR="003D0EFC">
        <w:t>:</w:t>
      </w:r>
    </w:p>
    <w:p w14:paraId="332561CE" w14:textId="316D921D" w:rsidR="00897803" w:rsidRDefault="00897803" w:rsidP="00D705A6">
      <m:oMathPara>
        <m:oMath>
          <m:r>
            <m:rPr>
              <m:sty m:val="p"/>
            </m:rPr>
            <w:rPr>
              <w:rFonts w:ascii="Cambria Math" w:hAnsi="Cambria Math"/>
            </w:rPr>
            <m:t xml:space="preserve"> </m:t>
          </m:r>
          <m:r>
            <w:rPr>
              <w:rFonts w:ascii="Cambria Math" w:hAnsi="Cambria Math"/>
            </w:rPr>
            <m:t>PEER</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e</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eer</m:t>
              </m:r>
            </m:e>
            <m:sub>
              <m:r>
                <w:rPr>
                  <w:rFonts w:ascii="Cambria Math" w:hAnsi="Cambria Math"/>
                </w:rPr>
                <m:t>i</m:t>
              </m:r>
            </m:sub>
          </m:sSub>
        </m:oMath>
      </m:oMathPara>
    </w:p>
    <w:p w14:paraId="310A5732" w14:textId="3C51CF07" w:rsidR="00897803" w:rsidRPr="00E76576" w:rsidRDefault="00897803" w:rsidP="00D705A6"/>
    <w:p w14:paraId="47E32F1A" w14:textId="183D2B54" w:rsidR="002D75AD" w:rsidRPr="00E76576" w:rsidRDefault="000120B6" w:rsidP="00D705A6">
      <m:oMath>
        <m:sSub>
          <m:sSubPr>
            <m:ctrlPr>
              <w:rPr>
                <w:rFonts w:ascii="Cambria Math" w:hAnsi="Cambria Math"/>
                <w:i/>
              </w:rPr>
            </m:ctrlPr>
          </m:sSubPr>
          <m:e>
            <m:r>
              <w:rPr>
                <w:rFonts w:ascii="Cambria Math" w:hAnsi="Cambria Math"/>
              </w:rPr>
              <m:t>peer</m:t>
            </m:r>
          </m:e>
          <m:sub>
            <m:r>
              <w:rPr>
                <w:rFonts w:ascii="Cambria Math" w:hAnsi="Cambria Math"/>
              </w:rPr>
              <m:t>i</m:t>
            </m:r>
          </m:sub>
        </m:sSub>
        <m:r>
          <w:rPr>
            <w:rFonts w:ascii="Cambria Math" w:hAnsi="Cambria Math"/>
          </w:rPr>
          <m:t xml:space="preserve"> </m:t>
        </m:r>
      </m:oMath>
      <w:r w:rsidR="006C3735" w:rsidRPr="00E76576">
        <w:t>is the rating given by</w:t>
      </w:r>
      <w:r w:rsidR="00897803">
        <w:t xml:space="preserve"> the </w:t>
      </w:r>
      <w:proofErr w:type="spellStart"/>
      <w:r w:rsidR="00897803">
        <w:t>i</w:t>
      </w:r>
      <w:r w:rsidR="00897803" w:rsidRPr="00591425">
        <w:rPr>
          <w:vertAlign w:val="superscript"/>
        </w:rPr>
        <w:t>th</w:t>
      </w:r>
      <w:proofErr w:type="spellEnd"/>
      <w:r w:rsidR="00897803" w:rsidRPr="00E76576">
        <w:t xml:space="preserve"> </w:t>
      </w:r>
      <w:r w:rsidR="006C3735" w:rsidRPr="00E76576">
        <w:t xml:space="preserve">peer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897803">
        <w:t xml:space="preserve"> </w:t>
      </w:r>
      <w:r w:rsidR="006C3735" w:rsidRPr="00E76576">
        <w:t xml:space="preserve">is the e-value of the </w:t>
      </w:r>
      <w:proofErr w:type="spellStart"/>
      <w:r w:rsidR="00897803">
        <w:t>i</w:t>
      </w:r>
      <w:r w:rsidR="00897803" w:rsidRPr="00591425">
        <w:rPr>
          <w:vertAlign w:val="superscript"/>
        </w:rPr>
        <w:t>th</w:t>
      </w:r>
      <w:proofErr w:type="spellEnd"/>
      <w:r w:rsidR="00897803" w:rsidRPr="00E76576">
        <w:t xml:space="preserve"> </w:t>
      </w:r>
      <w:proofErr w:type="gramStart"/>
      <w:r w:rsidR="006C3735" w:rsidRPr="00E76576">
        <w:t>peer</w:t>
      </w:r>
      <w:r w:rsidR="00897803">
        <w:t>.</w:t>
      </w:r>
      <w:proofErr w:type="gramEnd"/>
    </w:p>
    <w:p w14:paraId="7192D55B" w14:textId="77777777" w:rsidR="002D75AD" w:rsidRPr="00E76576" w:rsidRDefault="006C3735" w:rsidP="00A65B4C">
      <w:pPr>
        <w:pStyle w:val="Heading2"/>
      </w:pPr>
      <w:bookmarkStart w:id="6" w:name="_4ehvgqpk4vnd" w:colFirst="0" w:colLast="0"/>
      <w:bookmarkEnd w:id="6"/>
      <w:r w:rsidRPr="00E76576">
        <w:t xml:space="preserve">What does </w:t>
      </w:r>
      <w:proofErr w:type="gramStart"/>
      <w:r w:rsidRPr="00E76576">
        <w:t>voting</w:t>
      </w:r>
      <w:proofErr w:type="gramEnd"/>
      <w:r w:rsidRPr="00E76576">
        <w:t xml:space="preserve"> mean in the OSO model?</w:t>
      </w:r>
    </w:p>
    <w:p w14:paraId="4C43DC2C" w14:textId="75F4EDAD" w:rsidR="00B578C7" w:rsidRDefault="006752F2" w:rsidP="00D705A6">
      <w:r>
        <w:t>In OSO model, a voting by an entity for an idea/project is equivalent to how many OSO tokens the entity is willing to stake</w:t>
      </w:r>
      <w:r w:rsidR="004E7D31">
        <w:t xml:space="preserve"> for the idea</w:t>
      </w:r>
      <w:r>
        <w:t>.</w:t>
      </w:r>
      <w:r w:rsidR="00046AC7">
        <w:t xml:space="preserve"> </w:t>
      </w:r>
      <w:r w:rsidR="00A91AC8">
        <w:t xml:space="preserve">The </w:t>
      </w:r>
      <w:r w:rsidR="00AF455B">
        <w:t xml:space="preserve">percentage </w:t>
      </w:r>
      <w:r w:rsidR="00A91AC8">
        <w:t>of OSO tokens that is actually</w:t>
      </w:r>
      <w:r w:rsidR="00046AC7">
        <w:t xml:space="preserve"> transferred is </w:t>
      </w:r>
      <w:r w:rsidR="00AF455B">
        <w:t>different for</w:t>
      </w:r>
      <w:r w:rsidR="00046AC7">
        <w:t xml:space="preserve"> dif</w:t>
      </w:r>
      <w:r w:rsidR="00D944DE">
        <w:t>ferent scenarios such as fund allocation</w:t>
      </w:r>
      <w:r w:rsidR="00046AC7">
        <w:t>,</w:t>
      </w:r>
      <w:r w:rsidR="00D944DE">
        <w:t xml:space="preserve"> fund matching,</w:t>
      </w:r>
      <w:r w:rsidR="00046AC7">
        <w:t xml:space="preserve"> reviewing, etc.</w:t>
      </w:r>
      <w:r>
        <w:t xml:space="preserve"> For example</w:t>
      </w:r>
      <w:r w:rsidR="006C3735" w:rsidRPr="00E76576">
        <w:t xml:space="preserve">, </w:t>
      </w:r>
      <w:r w:rsidR="00563D2E">
        <w:t xml:space="preserve">during funding process, </w:t>
      </w:r>
      <w:r w:rsidR="006C3735" w:rsidRPr="00E76576">
        <w:t>voting for</w:t>
      </w:r>
      <w:r w:rsidR="007D04BE">
        <w:t xml:space="preserve"> a project/idea (if it is a smart contract)</w:t>
      </w:r>
      <w:r w:rsidR="006C3735" w:rsidRPr="00E76576">
        <w:t xml:space="preserve"> is equivalent to sending </w:t>
      </w:r>
      <w:r w:rsidR="00ED29EE">
        <w:t xml:space="preserve">all the staked </w:t>
      </w:r>
      <w:r w:rsidR="006C3735" w:rsidRPr="00E76576">
        <w:t>OSO t</w:t>
      </w:r>
      <w:r w:rsidR="00EB154D">
        <w:t>okens to the</w:t>
      </w:r>
      <w:r w:rsidR="006C3735" w:rsidRPr="00E76576">
        <w:t xml:space="preserve"> smart contract. That means, you are supporting the project as well as investing in it. </w:t>
      </w:r>
      <w:r w:rsidR="00B578C7">
        <w:t>Whereas in review/feedback stage, OSO tokens might be used only for signaling.</w:t>
      </w:r>
    </w:p>
    <w:p w14:paraId="4DE1810E" w14:textId="77777777" w:rsidR="00B578C7" w:rsidRDefault="00B578C7" w:rsidP="00D705A6"/>
    <w:p w14:paraId="290FE6E4" w14:textId="6ACC521D" w:rsidR="002D75AD" w:rsidRPr="00E76576" w:rsidRDefault="006C3735" w:rsidP="00D705A6">
      <w:r w:rsidRPr="00E76576">
        <w:t>The value of a vote (</w:t>
      </w:r>
      <m:oMath>
        <m:r>
          <w:rPr>
            <w:rFonts w:ascii="Cambria Math" w:hAnsi="Cambria Math"/>
          </w:rPr>
          <m:t>v</m:t>
        </m:r>
        <m:r>
          <m:rPr>
            <m:sty m:val="p"/>
          </m:rPr>
          <w:rPr>
            <w:rFonts w:ascii="Cambria Math" w:hAnsi="Cambria Math"/>
          </w:rPr>
          <m:t>-</m:t>
        </m:r>
        <m:r>
          <w:rPr>
            <w:rFonts w:ascii="Cambria Math" w:hAnsi="Cambria Math"/>
          </w:rPr>
          <m:t>value</m:t>
        </m:r>
      </m:oMath>
      <w:r w:rsidRPr="00E76576">
        <w:t xml:space="preserve">) from an entity will be calculated </w:t>
      </w:r>
      <w:r w:rsidR="00EA388A">
        <w:t xml:space="preserve">according to </w:t>
      </w:r>
      <m:oMath>
        <m:r>
          <w:rPr>
            <w:rFonts w:ascii="Cambria Math" w:hAnsi="Cambria Math"/>
          </w:rPr>
          <m:t>v-function</m:t>
        </m:r>
      </m:oMath>
      <w:r w:rsidR="00EA388A" w:rsidRPr="00E76576">
        <w:t xml:space="preserve"> </w:t>
      </w:r>
      <w:r w:rsidR="00EA388A">
        <w:t>as below</w:t>
      </w:r>
      <w:r w:rsidRPr="00E76576">
        <w:t>:</w:t>
      </w:r>
    </w:p>
    <w:p w14:paraId="621982C8" w14:textId="77777777" w:rsidR="002D75AD" w:rsidRPr="00E76576" w:rsidRDefault="002D75AD" w:rsidP="00D705A6"/>
    <w:p w14:paraId="07BB1737" w14:textId="4CF50E09" w:rsidR="002D75AD" w:rsidRPr="00E76576" w:rsidRDefault="006C3735" w:rsidP="00D705A6">
      <m:oMathPara>
        <m:oMath>
          <m:r>
            <w:rPr>
              <w:rFonts w:ascii="Cambria Math" w:hAnsi="Cambria Math"/>
            </w:rPr>
            <m:t>v</m:t>
          </m:r>
          <m:r>
            <m:rPr>
              <m:sty m:val="p"/>
            </m:rPr>
            <w:rPr>
              <w:rFonts w:ascii="Cambria Math" w:hAnsi="Cambria Math"/>
            </w:rPr>
            <m:t>-</m:t>
          </m:r>
          <m:r>
            <w:rPr>
              <w:rFonts w:ascii="Cambria Math" w:hAnsi="Cambria Math"/>
            </w:rPr>
            <m:t>value</m:t>
          </m:r>
          <m:r>
            <m:rPr>
              <m:sty m:val="p"/>
            </m:rPr>
            <w:rPr>
              <w:rFonts w:ascii="Cambria Math" w:hAnsi="Cambria Math"/>
            </w:rPr>
            <m:t xml:space="preserve"> = </m:t>
          </m:r>
          <m:r>
            <w:rPr>
              <w:rFonts w:ascii="Cambria Math" w:hAnsi="Cambria Math"/>
            </w:rPr>
            <m:t>v</m:t>
          </m:r>
          <m:r>
            <m:rPr>
              <m:sty m:val="p"/>
            </m:rPr>
            <w:rPr>
              <w:rFonts w:ascii="Cambria Math" w:hAnsi="Cambria Math"/>
            </w:rPr>
            <m:t>-</m:t>
          </m:r>
          <m:r>
            <w:rPr>
              <w:rFonts w:ascii="Cambria Math" w:hAnsi="Cambria Math"/>
            </w:rPr>
            <m:t>function</m:t>
          </m:r>
          <m:r>
            <m:rPr>
              <m:sty m:val="p"/>
            </m:rPr>
            <w:rPr>
              <w:rFonts w:ascii="Cambria Math" w:hAnsi="Cambria Math"/>
            </w:rPr>
            <m:t>(</m:t>
          </m:r>
          <m:r>
            <w:rPr>
              <w:rFonts w:ascii="Cambria Math" w:hAnsi="Cambria Math"/>
            </w:rPr>
            <m:t>nOSO</m:t>
          </m:r>
          <m:r>
            <m:rPr>
              <m:sty m:val="p"/>
            </m:rPr>
            <w:rPr>
              <w:rFonts w:ascii="Cambria Math" w:hAnsi="Cambria Math"/>
            </w:rPr>
            <m:t xml:space="preserve">, </m:t>
          </m:r>
          <m:r>
            <w:rPr>
              <w:rFonts w:ascii="Cambria Math" w:hAnsi="Cambria Math"/>
            </w:rPr>
            <m:t>e</m:t>
          </m:r>
          <m:r>
            <m:rPr>
              <m:sty m:val="p"/>
            </m:rPr>
            <w:rPr>
              <w:rFonts w:ascii="Cambria Math" w:hAnsi="Cambria Math"/>
            </w:rPr>
            <m:t>-</m:t>
          </m:r>
          <m:r>
            <w:rPr>
              <w:rFonts w:ascii="Cambria Math" w:hAnsi="Cambria Math"/>
            </w:rPr>
            <m:t>value</m:t>
          </m:r>
          <m:r>
            <m:rPr>
              <m:sty m:val="p"/>
            </m:rPr>
            <w:rPr>
              <w:rFonts w:ascii="Cambria Math" w:hAnsi="Cambria Math"/>
            </w:rPr>
            <m:t>)</m:t>
          </m:r>
        </m:oMath>
      </m:oMathPara>
    </w:p>
    <w:p w14:paraId="2F764351" w14:textId="77777777" w:rsidR="002D75AD" w:rsidRPr="00E76576" w:rsidRDefault="002D75AD" w:rsidP="00D705A6"/>
    <w:p w14:paraId="11252A34" w14:textId="3458FC79" w:rsidR="002D75AD" w:rsidRPr="00E76576" w:rsidRDefault="006C3735" w:rsidP="00D705A6">
      <w:r w:rsidRPr="00E76576">
        <w:t xml:space="preserve">Where </w:t>
      </w:r>
      <w:proofErr w:type="spellStart"/>
      <w:r w:rsidR="00610391" w:rsidRPr="006B6E36">
        <w:rPr>
          <w:i/>
        </w:rPr>
        <w:t>n</w:t>
      </w:r>
      <w:r w:rsidRPr="006B6E36">
        <w:rPr>
          <w:i/>
        </w:rPr>
        <w:t>OSO</w:t>
      </w:r>
      <w:proofErr w:type="spellEnd"/>
      <w:r w:rsidRPr="00E76576">
        <w:t xml:space="preserve"> is the number of </w:t>
      </w:r>
      <w:r w:rsidR="00086AF0">
        <w:t xml:space="preserve">OSO tokens staked for the </w:t>
      </w:r>
      <w:r w:rsidRPr="00E76576">
        <w:t xml:space="preserve">voted </w:t>
      </w:r>
      <w:r w:rsidR="0079574A">
        <w:t>idea/</w:t>
      </w:r>
      <w:r w:rsidRPr="00E76576">
        <w:t xml:space="preserve">project, </w:t>
      </w:r>
      <m:oMath>
        <m:r>
          <w:rPr>
            <w:rFonts w:ascii="Cambria Math" w:hAnsi="Cambria Math"/>
          </w:rPr>
          <m:t>e-value</m:t>
        </m:r>
      </m:oMath>
      <w:r w:rsidRPr="00E76576">
        <w:t xml:space="preserve"> is the expertise value of the voter related to the project.</w:t>
      </w:r>
      <w:r w:rsidR="004978A5">
        <w:t xml:space="preserve"> The</w:t>
      </w:r>
      <w:r w:rsidRPr="00E76576">
        <w:t xml:space="preserve"> </w:t>
      </w:r>
      <m:oMath>
        <m:r>
          <w:rPr>
            <w:rFonts w:ascii="Cambria Math" w:hAnsi="Cambria Math"/>
          </w:rPr>
          <m:t>e-value</m:t>
        </m:r>
      </m:oMath>
      <w:r w:rsidR="000F402C" w:rsidRPr="00E76576">
        <w:t xml:space="preserve"> </w:t>
      </w:r>
      <w:r w:rsidR="000F402C">
        <w:t xml:space="preserve">will be positively correlated with the </w:t>
      </w:r>
      <m:oMath>
        <m:r>
          <w:rPr>
            <w:rFonts w:ascii="Cambria Math" w:hAnsi="Cambria Math"/>
          </w:rPr>
          <m:t>v</m:t>
        </m:r>
        <m:r>
          <m:rPr>
            <m:sty m:val="p"/>
          </m:rPr>
          <w:rPr>
            <w:rFonts w:ascii="Cambria Math" w:hAnsi="Cambria Math"/>
          </w:rPr>
          <m:t>-</m:t>
        </m:r>
        <m:r>
          <w:rPr>
            <w:rFonts w:ascii="Cambria Math" w:hAnsi="Cambria Math"/>
          </w:rPr>
          <m:t>value</m:t>
        </m:r>
        <m:r>
          <m:rPr>
            <m:sty m:val="p"/>
          </m:rPr>
          <w:rPr>
            <w:rFonts w:ascii="Cambria Math" w:hAnsi="Cambria Math"/>
          </w:rPr>
          <m:t xml:space="preserve"> </m:t>
        </m:r>
      </m:oMath>
      <w:r w:rsidR="004C05C3">
        <w:t xml:space="preserve">to </w:t>
      </w:r>
      <w:r w:rsidR="0038054C">
        <w:t xml:space="preserve">ensure that the more informed votes have more weights. </w:t>
      </w:r>
      <w:r w:rsidRPr="00E76576">
        <w:t xml:space="preserve">The </w:t>
      </w:r>
      <m:oMath>
        <m:r>
          <w:rPr>
            <w:rFonts w:ascii="Cambria Math" w:hAnsi="Cambria Math"/>
          </w:rPr>
          <m:t>v-function</m:t>
        </m:r>
      </m:oMath>
      <w:r w:rsidRPr="00E76576">
        <w:t xml:space="preserve"> will be </w:t>
      </w:r>
      <w:r w:rsidR="001619B2">
        <w:t>task, domain, and time dependent</w:t>
      </w:r>
      <w:r w:rsidR="0079722D">
        <w:t xml:space="preserve"> and its form will be decided by voting itself</w:t>
      </w:r>
      <w:r w:rsidR="001619B2">
        <w:t>. It will be</w:t>
      </w:r>
      <w:r w:rsidR="002B07FD">
        <w:t xml:space="preserve"> </w:t>
      </w:r>
      <w:r w:rsidRPr="00E76576">
        <w:t>designed to find the optimal trade-off between econom</w:t>
      </w:r>
      <w:r w:rsidR="00B94BC0">
        <w:t>ic and intellectual forces</w:t>
      </w:r>
      <w:r w:rsidR="0079722D">
        <w:t>.</w:t>
      </w:r>
    </w:p>
    <w:p w14:paraId="59D0C6BC" w14:textId="77777777" w:rsidR="002D75AD" w:rsidRPr="00C60CCA" w:rsidRDefault="006C3735" w:rsidP="00D705A6">
      <w:pPr>
        <w:pStyle w:val="Heading2"/>
      </w:pPr>
      <w:bookmarkStart w:id="7" w:name="_nkgpsy9fk416" w:colFirst="0" w:colLast="0"/>
      <w:bookmarkEnd w:id="7"/>
      <w:r w:rsidRPr="00C60CCA">
        <w:t>Open &amp; Democratic Funding</w:t>
      </w:r>
    </w:p>
    <w:p w14:paraId="3964FCD4" w14:textId="11A5D8B9" w:rsidR="002D75AD" w:rsidRPr="00E76576" w:rsidRDefault="006C3735" w:rsidP="00D705A6">
      <w:r w:rsidRPr="00E76576">
        <w:t>Every procedure related to</w:t>
      </w:r>
      <w:r w:rsidR="00C20DBD">
        <w:t xml:space="preserve"> the</w:t>
      </w:r>
      <w:r w:rsidRPr="00E76576">
        <w:t xml:space="preserve"> funding will be ope</w:t>
      </w:r>
      <w:r w:rsidR="00E3228B">
        <w:t>n to the public in</w:t>
      </w:r>
      <w:r w:rsidRPr="00E76576">
        <w:t xml:space="preserve"> OSO </w:t>
      </w:r>
      <w:r w:rsidR="00E3228B">
        <w:t>network</w:t>
      </w:r>
      <w:r w:rsidRPr="00E76576">
        <w:t>. The funding mechanism will be democratic in nature and will be</w:t>
      </w:r>
      <w:r w:rsidR="008F6F90">
        <w:t xml:space="preserve"> decided by voting. In OSO</w:t>
      </w:r>
      <w:r w:rsidR="00274AA3">
        <w:t xml:space="preserve"> funding mechanism</w:t>
      </w:r>
      <w:r w:rsidRPr="00E76576">
        <w:t>, t</w:t>
      </w:r>
      <w:r w:rsidR="0086707A">
        <w:t>here will be three</w:t>
      </w:r>
      <w:r w:rsidR="00A86B51">
        <w:t xml:space="preserve"> </w:t>
      </w:r>
      <w:r w:rsidR="00D54E0B">
        <w:t xml:space="preserve">different </w:t>
      </w:r>
      <w:r w:rsidR="00A86B51">
        <w:t xml:space="preserve">voting stages: </w:t>
      </w:r>
      <w:r w:rsidR="00B56BD1">
        <w:t xml:space="preserve">1) </w:t>
      </w:r>
      <w:r w:rsidR="00436B14">
        <w:rPr>
          <w:b/>
        </w:rPr>
        <w:t>Direction</w:t>
      </w:r>
      <w:r w:rsidR="00B56BD1" w:rsidRPr="00B56BD1">
        <w:rPr>
          <w:b/>
        </w:rPr>
        <w:t xml:space="preserve"> vote:</w:t>
      </w:r>
      <w:r w:rsidR="00B56BD1">
        <w:t xml:space="preserve"> </w:t>
      </w:r>
      <w:r w:rsidR="00B73312">
        <w:t xml:space="preserve">decides </w:t>
      </w:r>
      <w:r w:rsidR="00217D8C">
        <w:t xml:space="preserve">the </w:t>
      </w:r>
      <w:r w:rsidR="00B73312">
        <w:t>funding distribution</w:t>
      </w:r>
      <w:r w:rsidRPr="00E76576">
        <w:t xml:space="preserve"> to different research </w:t>
      </w:r>
      <w:r w:rsidR="00EA1257">
        <w:t xml:space="preserve">domains </w:t>
      </w:r>
      <w:r w:rsidR="00B56BD1">
        <w:t xml:space="preserve">and projects, </w:t>
      </w:r>
      <w:r w:rsidR="003837A1">
        <w:t xml:space="preserve">2) </w:t>
      </w:r>
      <w:r w:rsidR="003837A1" w:rsidRPr="003837A1">
        <w:rPr>
          <w:b/>
        </w:rPr>
        <w:t>Popularity vote:</w:t>
      </w:r>
      <w:r w:rsidR="003837A1">
        <w:t xml:space="preserve"> </w:t>
      </w:r>
      <w:r w:rsidR="00AA428E">
        <w:t xml:space="preserve">decides </w:t>
      </w:r>
      <w:r w:rsidR="006D1C86">
        <w:t>the popula</w:t>
      </w:r>
      <w:r w:rsidR="0045724A">
        <w:t>rity of the submitted proposals, 3</w:t>
      </w:r>
      <w:r w:rsidR="00B56BD1">
        <w:t xml:space="preserve">) </w:t>
      </w:r>
      <w:r w:rsidR="00B56BD1" w:rsidRPr="00B56BD1">
        <w:rPr>
          <w:b/>
        </w:rPr>
        <w:t>Matching vote:</w:t>
      </w:r>
      <w:r w:rsidR="00B56BD1">
        <w:t xml:space="preserve"> </w:t>
      </w:r>
      <w:r w:rsidRPr="00E76576">
        <w:t xml:space="preserve">decides </w:t>
      </w:r>
      <w:r w:rsidR="00B24C66">
        <w:t xml:space="preserve">the </w:t>
      </w:r>
      <w:r w:rsidRPr="00E76576">
        <w:t>matching</w:t>
      </w:r>
      <w:r w:rsidR="00856198">
        <w:t xml:space="preserve"> of</w:t>
      </w:r>
      <w:r w:rsidRPr="00E76576">
        <w:t xml:space="preserve"> th</w:t>
      </w:r>
      <w:r w:rsidR="003042DC">
        <w:t>e funded projects to the fund</w:t>
      </w:r>
      <w:r w:rsidRPr="00E76576">
        <w:t xml:space="preserve"> applicants.</w:t>
      </w:r>
      <w:r w:rsidR="00EA4121">
        <w:t xml:space="preserve"> The different voting stages will have different v-functions</w:t>
      </w:r>
      <w:r w:rsidR="00BC7837">
        <w:t>.</w:t>
      </w:r>
    </w:p>
    <w:p w14:paraId="72442562" w14:textId="3628F49D" w:rsidR="002D75AD" w:rsidRPr="00E76576" w:rsidRDefault="006C3735" w:rsidP="006F22CD">
      <w:pPr>
        <w:pStyle w:val="Heading3"/>
      </w:pPr>
      <w:r w:rsidRPr="00E76576">
        <w:t>Funding priorities/direction</w:t>
      </w:r>
      <w:r w:rsidR="00762A54">
        <w:t xml:space="preserve"> (</w:t>
      </w:r>
      <w:r w:rsidR="00436B14">
        <w:t>Direction</w:t>
      </w:r>
      <w:r w:rsidR="00762A54">
        <w:t xml:space="preserve"> vote)</w:t>
      </w:r>
    </w:p>
    <w:p w14:paraId="53A7D2DB" w14:textId="487EB3D8" w:rsidR="00C45799" w:rsidRPr="00E76576" w:rsidRDefault="0066056A" w:rsidP="00D705A6">
      <w:r>
        <w:t>T</w:t>
      </w:r>
      <w:r w:rsidR="000452F8">
        <w:t>he</w:t>
      </w:r>
      <w:r w:rsidR="00B720ED">
        <w:t xml:space="preserve"> decision </w:t>
      </w:r>
      <w:r w:rsidR="009A303C">
        <w:t xml:space="preserve">making </w:t>
      </w:r>
      <w:r w:rsidR="009A303C" w:rsidRPr="00E76576">
        <w:t>for</w:t>
      </w:r>
      <w:r w:rsidR="00B67BB0">
        <w:t xml:space="preserve"> fund allocation</w:t>
      </w:r>
      <w:r w:rsidR="002C0A2A">
        <w:t xml:space="preserve"> to different research domains</w:t>
      </w:r>
      <w:r w:rsidR="00F73912">
        <w:t xml:space="preserve"> and projects</w:t>
      </w:r>
      <w:r w:rsidR="00D00956">
        <w:t xml:space="preserve"> </w:t>
      </w:r>
      <w:r w:rsidR="00AE1036">
        <w:t xml:space="preserve">will </w:t>
      </w:r>
      <w:r w:rsidR="009E4804">
        <w:t>be</w:t>
      </w:r>
      <w:r w:rsidR="00CF4FCA">
        <w:t xml:space="preserve"> </w:t>
      </w:r>
      <w:r w:rsidR="006C583E">
        <w:t>conducted</w:t>
      </w:r>
      <w:r w:rsidR="00A1168F">
        <w:t xml:space="preserve"> using a hybrid voting model</w:t>
      </w:r>
      <w:r w:rsidR="00AE1036">
        <w:t xml:space="preserve"> </w:t>
      </w:r>
      <w:r w:rsidR="00A1168F">
        <w:t>which will be the mix of</w:t>
      </w:r>
      <w:r w:rsidR="006C3735" w:rsidRPr="00E76576">
        <w:t xml:space="preserve"> proportional voting and first-past-the-post (FPTP) voting</w:t>
      </w:r>
      <w:r w:rsidR="0085504B">
        <w:t xml:space="preserve"> models</w:t>
      </w:r>
      <w:r w:rsidR="006C3735" w:rsidRPr="00E76576">
        <w:t xml:space="preserve">. This hybrid approach ensures a healthy trade-off between </w:t>
      </w:r>
      <w:r w:rsidR="00876353">
        <w:t>“</w:t>
      </w:r>
      <w:r w:rsidR="006C3735" w:rsidRPr="00E76576">
        <w:t>long-shot</w:t>
      </w:r>
      <w:r w:rsidR="00876353">
        <w:t>”</w:t>
      </w:r>
      <w:r w:rsidR="006C3735" w:rsidRPr="00E76576">
        <w:t xml:space="preserve"> research projects aiming for fundamental breakthrough</w:t>
      </w:r>
      <w:r w:rsidR="002F5772">
        <w:t>s</w:t>
      </w:r>
      <w:r w:rsidR="006C3735" w:rsidRPr="00E76576">
        <w:t xml:space="preserve"> and hot research projects </w:t>
      </w:r>
      <w:r w:rsidR="002F5772" w:rsidRPr="00E76576">
        <w:t>fueled</w:t>
      </w:r>
      <w:r w:rsidR="006C3735" w:rsidRPr="00E76576">
        <w:t xml:space="preserve"> by current market demand and popular interest</w:t>
      </w:r>
      <w:r w:rsidR="00FE43BE">
        <w:t>s</w:t>
      </w:r>
      <w:r w:rsidR="006C3735" w:rsidRPr="00E76576">
        <w:t xml:space="preserve">. </w:t>
      </w:r>
    </w:p>
    <w:p w14:paraId="78BE2AF1" w14:textId="2546C768" w:rsidR="002D75AD" w:rsidRPr="00E76576" w:rsidRDefault="003970EF" w:rsidP="006F22CD">
      <w:pPr>
        <w:pStyle w:val="Heading3"/>
      </w:pPr>
      <w:r>
        <w:lastRenderedPageBreak/>
        <w:t>P</w:t>
      </w:r>
      <w:r w:rsidR="006C3735" w:rsidRPr="00E76576">
        <w:t>roposal</w:t>
      </w:r>
      <w:r w:rsidR="002B365A">
        <w:t>s</w:t>
      </w:r>
      <w:r w:rsidR="006C3735" w:rsidRPr="00E76576">
        <w:t xml:space="preserve"> submission</w:t>
      </w:r>
      <w:r w:rsidR="00AB29DE">
        <w:t xml:space="preserve"> (Popularity vote)</w:t>
      </w:r>
    </w:p>
    <w:p w14:paraId="4B360CB1" w14:textId="1606B6B1" w:rsidR="00321227" w:rsidRPr="00512016" w:rsidRDefault="006C3735" w:rsidP="00D705A6">
      <w:r w:rsidRPr="00F06F8D">
        <w:t>Research areas and projects can be proposed by any entity inside OSO</w:t>
      </w:r>
      <w:r w:rsidR="00141765" w:rsidRPr="00F06F8D">
        <w:t>.</w:t>
      </w:r>
      <w:r w:rsidR="00125815" w:rsidRPr="00F06F8D">
        <w:t xml:space="preserve"> </w:t>
      </w:r>
      <w:r w:rsidR="00141765" w:rsidRPr="00F06F8D">
        <w:t xml:space="preserve"> An entity or a group of entities can propose a project either requesting the fund to conduct it or only to share the idea so </w:t>
      </w:r>
      <w:r w:rsidR="00141765" w:rsidRPr="00512016">
        <w:t>that other capable entities can conduct it.</w:t>
      </w:r>
      <w:r w:rsidR="00DD6118" w:rsidRPr="00512016">
        <w:t xml:space="preserve"> In order to control spams and ensure quality proposals, OSO tokens</w:t>
      </w:r>
      <w:r w:rsidR="00A94A74">
        <w:t xml:space="preserve"> will</w:t>
      </w:r>
      <w:r w:rsidR="00DD6118" w:rsidRPr="00512016">
        <w:t xml:space="preserve"> have to be staked to </w:t>
      </w:r>
      <w:r w:rsidR="005E109B" w:rsidRPr="00512016">
        <w:t>propose</w:t>
      </w:r>
      <w:r w:rsidR="00DD6118" w:rsidRPr="00512016">
        <w:t xml:space="preserve"> an idea/project.</w:t>
      </w:r>
      <w:r w:rsidR="00321227">
        <w:t xml:space="preserve"> </w:t>
      </w:r>
      <w:r w:rsidR="008411E2">
        <w:t>On parallel to the proposals submission, the popularity voting will be ongoing.</w:t>
      </w:r>
    </w:p>
    <w:p w14:paraId="4CF8C6BC" w14:textId="1B69D6EB" w:rsidR="002D75AD" w:rsidRPr="00E76576" w:rsidRDefault="006C3735" w:rsidP="006F22CD">
      <w:pPr>
        <w:pStyle w:val="Heading3"/>
      </w:pPr>
      <w:r w:rsidRPr="00E76576">
        <w:t>Matching funding with ideal entities</w:t>
      </w:r>
      <w:r w:rsidR="00042429">
        <w:t xml:space="preserve"> (Matching vote)</w:t>
      </w:r>
    </w:p>
    <w:p w14:paraId="7EED0AE9" w14:textId="25680BD6" w:rsidR="002D75AD" w:rsidRDefault="006C3735" w:rsidP="00D705A6">
      <w:r w:rsidRPr="00E76576">
        <w:t>Voting will be done for each (p</w:t>
      </w:r>
      <w:r w:rsidR="00A72E84">
        <w:t>roject, proposal</w:t>
      </w:r>
      <w:r w:rsidR="008445F5">
        <w:t>, entity) tuple and the entity</w:t>
      </w:r>
      <w:r w:rsidR="003F22C1">
        <w:t xml:space="preserve"> that gets the </w:t>
      </w:r>
      <w:r w:rsidR="00A72E84">
        <w:t>highest number of votes will receive the allocated funding.</w:t>
      </w:r>
    </w:p>
    <w:p w14:paraId="4770282A" w14:textId="77777777" w:rsidR="00610796" w:rsidRDefault="00610796" w:rsidP="00D705A6"/>
    <w:p w14:paraId="073C9130" w14:textId="14764FBF" w:rsidR="00610796" w:rsidRPr="00D73938" w:rsidRDefault="006056C3" w:rsidP="00610796">
      <w:r>
        <w:t>A simple model of a democratic funding mechanism can look like:</w:t>
      </w:r>
    </w:p>
    <w:p w14:paraId="399A81BB" w14:textId="48425BB7" w:rsidR="00610796" w:rsidRPr="00446B9B" w:rsidRDefault="006056C3" w:rsidP="00610796">
      <w:pPr>
        <w:pStyle w:val="ListParagraph"/>
        <w:numPr>
          <w:ilvl w:val="0"/>
          <w:numId w:val="2"/>
        </w:numPr>
        <w:rPr>
          <w:rFonts w:ascii="Baskerville" w:hAnsi="Baskerville"/>
          <w:sz w:val="24"/>
          <w:szCs w:val="24"/>
        </w:rPr>
      </w:pPr>
      <w:r w:rsidRPr="00DF66FB">
        <w:rPr>
          <w:rFonts w:ascii="Baskerville" w:hAnsi="Baskerville"/>
          <w:sz w:val="24"/>
          <w:szCs w:val="24"/>
        </w:rPr>
        <w:t xml:space="preserve">Direction vote: </w:t>
      </w:r>
      <w:r>
        <w:rPr>
          <w:rFonts w:ascii="Baskerville" w:hAnsi="Baskerville"/>
          <w:sz w:val="24"/>
          <w:szCs w:val="24"/>
        </w:rPr>
        <w:t>d</w:t>
      </w:r>
      <w:r w:rsidR="00610796" w:rsidRPr="00446B9B">
        <w:rPr>
          <w:rFonts w:ascii="Baskerville" w:hAnsi="Baskerville"/>
          <w:sz w:val="24"/>
          <w:szCs w:val="24"/>
        </w:rPr>
        <w:t xml:space="preserve">ecision on funding priorities  </w:t>
      </w:r>
    </w:p>
    <w:p w14:paraId="776FAB9C" w14:textId="77777777" w:rsidR="00610796" w:rsidRDefault="00610796" w:rsidP="00610796">
      <w:pPr>
        <w:pStyle w:val="ListParagraph"/>
        <w:numPr>
          <w:ilvl w:val="1"/>
          <w:numId w:val="2"/>
        </w:numPr>
        <w:rPr>
          <w:rFonts w:ascii="Baskerville" w:hAnsi="Baskerville"/>
          <w:sz w:val="24"/>
          <w:szCs w:val="24"/>
        </w:rPr>
      </w:pPr>
      <w:r w:rsidRPr="00D73938">
        <w:rPr>
          <w:rFonts w:ascii="Baskerville" w:hAnsi="Baskerville"/>
          <w:sz w:val="24"/>
          <w:szCs w:val="24"/>
        </w:rPr>
        <w:t>Fund Splitting (80% proportional, 20% FPTP) - this threshold itself can be decided by voting.</w:t>
      </w:r>
    </w:p>
    <w:p w14:paraId="471F17CB" w14:textId="5BC24F2F" w:rsidR="003758DC" w:rsidRPr="00D73938" w:rsidRDefault="003758DC" w:rsidP="00610796">
      <w:pPr>
        <w:pStyle w:val="ListParagraph"/>
        <w:numPr>
          <w:ilvl w:val="1"/>
          <w:numId w:val="2"/>
        </w:numPr>
        <w:rPr>
          <w:rFonts w:ascii="Baskerville" w:hAnsi="Baskerville"/>
          <w:sz w:val="24"/>
          <w:szCs w:val="24"/>
        </w:rPr>
      </w:pPr>
      <w:r>
        <w:rPr>
          <w:rFonts w:ascii="Baskerville" w:hAnsi="Baskerville"/>
          <w:sz w:val="24"/>
          <w:szCs w:val="24"/>
        </w:rPr>
        <w:t>Proposa</w:t>
      </w:r>
      <w:r w:rsidR="00D11CCE">
        <w:rPr>
          <w:rFonts w:ascii="Baskerville" w:hAnsi="Baskerville"/>
          <w:sz w:val="24"/>
          <w:szCs w:val="24"/>
        </w:rPr>
        <w:t>ls</w:t>
      </w:r>
      <w:r>
        <w:rPr>
          <w:rFonts w:ascii="Baskerville" w:hAnsi="Baskerville"/>
          <w:sz w:val="24"/>
          <w:szCs w:val="24"/>
        </w:rPr>
        <w:t xml:space="preserve"> submission</w:t>
      </w:r>
    </w:p>
    <w:p w14:paraId="12178738" w14:textId="1B9F22B4" w:rsidR="00610796" w:rsidRPr="00D73938" w:rsidRDefault="00352392" w:rsidP="00404470">
      <w:pPr>
        <w:pStyle w:val="ListParagraph"/>
        <w:numPr>
          <w:ilvl w:val="1"/>
          <w:numId w:val="2"/>
        </w:numPr>
        <w:rPr>
          <w:rFonts w:ascii="Baskerville" w:hAnsi="Baskerville"/>
          <w:sz w:val="24"/>
          <w:szCs w:val="24"/>
        </w:rPr>
      </w:pPr>
      <w:r>
        <w:rPr>
          <w:rFonts w:ascii="Baskerville" w:hAnsi="Baskerville"/>
          <w:sz w:val="24"/>
          <w:szCs w:val="24"/>
        </w:rPr>
        <w:t>Popularity vote (proportional)</w:t>
      </w:r>
    </w:p>
    <w:p w14:paraId="2BAB3973" w14:textId="77777777" w:rsidR="00610796" w:rsidRPr="00D73938" w:rsidRDefault="00610796" w:rsidP="00404470">
      <w:pPr>
        <w:pStyle w:val="ListParagraph"/>
        <w:numPr>
          <w:ilvl w:val="2"/>
          <w:numId w:val="2"/>
        </w:numPr>
        <w:rPr>
          <w:rFonts w:ascii="Baskerville" w:hAnsi="Baskerville"/>
          <w:sz w:val="24"/>
          <w:szCs w:val="24"/>
        </w:rPr>
      </w:pPr>
      <w:r w:rsidRPr="00D73938">
        <w:rPr>
          <w:rFonts w:ascii="Baskerville" w:hAnsi="Baskerville"/>
          <w:sz w:val="24"/>
          <w:szCs w:val="24"/>
        </w:rPr>
        <w:t xml:space="preserve">Research </w:t>
      </w:r>
      <w:r>
        <w:rPr>
          <w:rFonts w:ascii="Baskerville" w:hAnsi="Baskerville"/>
          <w:sz w:val="24"/>
          <w:szCs w:val="24"/>
        </w:rPr>
        <w:t>domains</w:t>
      </w:r>
      <w:r w:rsidRPr="00D73938">
        <w:rPr>
          <w:rFonts w:ascii="Baskerville" w:hAnsi="Baskerville"/>
          <w:sz w:val="24"/>
          <w:szCs w:val="24"/>
        </w:rPr>
        <w:t xml:space="preserve"> and their relative sizes will be decided by voting</w:t>
      </w:r>
    </w:p>
    <w:p w14:paraId="62C7BCE7" w14:textId="5762AC09" w:rsidR="00610796" w:rsidRPr="00D73938" w:rsidRDefault="00610796" w:rsidP="00404470">
      <w:pPr>
        <w:pStyle w:val="ListParagraph"/>
        <w:numPr>
          <w:ilvl w:val="3"/>
          <w:numId w:val="2"/>
        </w:numPr>
        <w:rPr>
          <w:rFonts w:ascii="Baskerville" w:hAnsi="Baskerville"/>
          <w:sz w:val="24"/>
          <w:szCs w:val="24"/>
        </w:rPr>
      </w:pPr>
      <w:r w:rsidRPr="00D73938">
        <w:rPr>
          <w:rFonts w:ascii="Baskerville" w:hAnsi="Baskerville"/>
          <w:sz w:val="24"/>
          <w:szCs w:val="24"/>
        </w:rPr>
        <w:t xml:space="preserve">This proportional voting may continue recursively within each research </w:t>
      </w:r>
      <w:r>
        <w:rPr>
          <w:rFonts w:ascii="Baskerville" w:hAnsi="Baskerville"/>
          <w:sz w:val="24"/>
          <w:szCs w:val="24"/>
        </w:rPr>
        <w:t>domain</w:t>
      </w:r>
      <w:r w:rsidRPr="00D73938">
        <w:rPr>
          <w:rFonts w:ascii="Baskerville" w:hAnsi="Baskerville"/>
          <w:sz w:val="24"/>
          <w:szCs w:val="24"/>
        </w:rPr>
        <w:t xml:space="preserve"> until it terminates to individual </w:t>
      </w:r>
      <w:r w:rsidR="00D141DF">
        <w:rPr>
          <w:rFonts w:ascii="Baskerville" w:hAnsi="Baskerville"/>
          <w:sz w:val="24"/>
          <w:szCs w:val="24"/>
        </w:rPr>
        <w:t>ideas/</w:t>
      </w:r>
      <w:r w:rsidRPr="00D73938">
        <w:rPr>
          <w:rFonts w:ascii="Baskerville" w:hAnsi="Baskerville"/>
          <w:sz w:val="24"/>
          <w:szCs w:val="24"/>
        </w:rPr>
        <w:t xml:space="preserve">projects. For example, it </w:t>
      </w:r>
      <w:r>
        <w:rPr>
          <w:rFonts w:ascii="Baskerville" w:hAnsi="Baskerville"/>
          <w:sz w:val="24"/>
          <w:szCs w:val="24"/>
        </w:rPr>
        <w:t>may start with the research domain</w:t>
      </w:r>
      <w:r w:rsidRPr="00D73938">
        <w:rPr>
          <w:rFonts w:ascii="Baskerville" w:hAnsi="Baskerville"/>
          <w:sz w:val="24"/>
          <w:szCs w:val="24"/>
        </w:rPr>
        <w:t xml:space="preserve"> of biology and then branch into genetics, cellular biology, etc. and then genetics may again branch into genomics, epi-genetics, etc.</w:t>
      </w:r>
    </w:p>
    <w:p w14:paraId="23A6D8BD" w14:textId="77777777" w:rsidR="00610796" w:rsidRPr="00D73938" w:rsidRDefault="00610796" w:rsidP="00404470">
      <w:pPr>
        <w:pStyle w:val="ListParagraph"/>
        <w:numPr>
          <w:ilvl w:val="3"/>
          <w:numId w:val="2"/>
        </w:numPr>
        <w:rPr>
          <w:rFonts w:ascii="Baskerville" w:hAnsi="Baskerville"/>
          <w:sz w:val="24"/>
          <w:szCs w:val="24"/>
        </w:rPr>
      </w:pPr>
      <w:r w:rsidRPr="00D73938">
        <w:rPr>
          <w:rFonts w:ascii="Baskerville" w:hAnsi="Baskerville"/>
          <w:sz w:val="24"/>
          <w:szCs w:val="24"/>
        </w:rPr>
        <w:t>The termination of this recursion can be decided by voting itself. This will allow to incorporate the research projects sharing more than one research areas.</w:t>
      </w:r>
    </w:p>
    <w:p w14:paraId="52D596F0" w14:textId="0EA55D3E" w:rsidR="00610796" w:rsidRDefault="0080400E" w:rsidP="00404470">
      <w:pPr>
        <w:pStyle w:val="ListParagraph"/>
        <w:numPr>
          <w:ilvl w:val="2"/>
          <w:numId w:val="2"/>
        </w:numPr>
        <w:rPr>
          <w:rFonts w:ascii="Baskerville" w:hAnsi="Baskerville"/>
          <w:sz w:val="24"/>
          <w:szCs w:val="24"/>
        </w:rPr>
      </w:pPr>
      <w:r>
        <w:rPr>
          <w:rFonts w:ascii="Baskerville" w:hAnsi="Baskerville"/>
          <w:sz w:val="24"/>
          <w:szCs w:val="24"/>
        </w:rPr>
        <w:t xml:space="preserve"> Popularity + </w:t>
      </w:r>
      <w:r w:rsidR="00852EDF">
        <w:rPr>
          <w:rFonts w:ascii="Baskerville" w:hAnsi="Baskerville"/>
          <w:sz w:val="24"/>
          <w:szCs w:val="24"/>
        </w:rPr>
        <w:t>Matching vote under</w:t>
      </w:r>
      <w:r w:rsidR="00367B6B">
        <w:rPr>
          <w:rFonts w:ascii="Baskerville" w:hAnsi="Baskerville"/>
          <w:sz w:val="24"/>
          <w:szCs w:val="24"/>
        </w:rPr>
        <w:t xml:space="preserve"> each research domain</w:t>
      </w:r>
      <w:r w:rsidR="00852EDF">
        <w:rPr>
          <w:rFonts w:ascii="Baskerville" w:hAnsi="Baskerville"/>
          <w:sz w:val="24"/>
          <w:szCs w:val="24"/>
        </w:rPr>
        <w:t xml:space="preserve"> (</w:t>
      </w:r>
      <w:r w:rsidR="00852EDF" w:rsidRPr="00D73938">
        <w:rPr>
          <w:rFonts w:ascii="Baskerville" w:hAnsi="Baskerville"/>
          <w:sz w:val="24"/>
          <w:szCs w:val="24"/>
        </w:rPr>
        <w:t>FPTP</w:t>
      </w:r>
      <w:r w:rsidR="00852EDF">
        <w:rPr>
          <w:rFonts w:ascii="Baskerville" w:hAnsi="Baskerville"/>
          <w:sz w:val="24"/>
          <w:szCs w:val="24"/>
        </w:rPr>
        <w:t>)</w:t>
      </w:r>
    </w:p>
    <w:p w14:paraId="670C4B94" w14:textId="77777777" w:rsidR="00610796" w:rsidRPr="00D73938" w:rsidRDefault="00610796" w:rsidP="00367B6B">
      <w:pPr>
        <w:pStyle w:val="ListParagraph"/>
        <w:numPr>
          <w:ilvl w:val="3"/>
          <w:numId w:val="2"/>
        </w:numPr>
        <w:rPr>
          <w:rFonts w:ascii="Baskerville" w:hAnsi="Baskerville"/>
          <w:sz w:val="24"/>
          <w:szCs w:val="24"/>
        </w:rPr>
      </w:pPr>
      <w:r w:rsidRPr="00D73938">
        <w:rPr>
          <w:rFonts w:ascii="Baskerville" w:hAnsi="Baskerville"/>
          <w:sz w:val="24"/>
          <w:szCs w:val="24"/>
        </w:rPr>
        <w:t xml:space="preserve">selection of top projects within a research domain. After the recursion terminates to individual projects, the top projects to be funded will be decided by FPTP voting </w:t>
      </w:r>
    </w:p>
    <w:p w14:paraId="5DBC572A" w14:textId="1D024B1B" w:rsidR="00610796" w:rsidRPr="00D73938" w:rsidRDefault="00C3776A" w:rsidP="00610796">
      <w:pPr>
        <w:pStyle w:val="ListParagraph"/>
        <w:numPr>
          <w:ilvl w:val="0"/>
          <w:numId w:val="2"/>
        </w:numPr>
        <w:rPr>
          <w:rFonts w:ascii="Baskerville" w:hAnsi="Baskerville"/>
          <w:sz w:val="24"/>
          <w:szCs w:val="24"/>
        </w:rPr>
      </w:pPr>
      <w:r>
        <w:rPr>
          <w:rFonts w:ascii="Baskerville" w:hAnsi="Baskerville"/>
          <w:sz w:val="24"/>
          <w:szCs w:val="24"/>
        </w:rPr>
        <w:t>Popularity + Matching vote (FPTP)</w:t>
      </w:r>
    </w:p>
    <w:p w14:paraId="54CF078A" w14:textId="0B69DD70" w:rsidR="006E6B85" w:rsidRPr="0094195E" w:rsidRDefault="00610796" w:rsidP="00D705A6">
      <w:pPr>
        <w:pStyle w:val="ListParagraph"/>
        <w:numPr>
          <w:ilvl w:val="1"/>
          <w:numId w:val="2"/>
        </w:numPr>
        <w:rPr>
          <w:rFonts w:ascii="Baskerville" w:hAnsi="Baskerville"/>
          <w:sz w:val="24"/>
          <w:szCs w:val="24"/>
        </w:rPr>
      </w:pPr>
      <w:r w:rsidRPr="00D73938">
        <w:rPr>
          <w:rFonts w:ascii="Baskerville" w:hAnsi="Baskerville"/>
          <w:sz w:val="24"/>
          <w:szCs w:val="24"/>
        </w:rPr>
        <w:t xml:space="preserve">20% of the total funding goes to the overall top projects </w:t>
      </w:r>
    </w:p>
    <w:p w14:paraId="66C88D12" w14:textId="77777777" w:rsidR="002D75AD" w:rsidRPr="00E76576" w:rsidRDefault="006C3735" w:rsidP="00D705A6">
      <w:pPr>
        <w:pStyle w:val="Heading2"/>
      </w:pPr>
      <w:bookmarkStart w:id="8" w:name="_7daqx0752oe1" w:colFirst="0" w:colLast="0"/>
      <w:bookmarkEnd w:id="8"/>
      <w:r w:rsidRPr="00E76576">
        <w:t>Open &amp; Democratic Review Process</w:t>
      </w:r>
    </w:p>
    <w:p w14:paraId="2F170884" w14:textId="534A17D6" w:rsidR="00B73312" w:rsidRDefault="00617B3D" w:rsidP="00D705A6">
      <w:r>
        <w:t>The review process will be open to the public. It will consist of two stages</w:t>
      </w:r>
      <w:r w:rsidR="00743F68">
        <w:t>: initial review and perpetual review</w:t>
      </w:r>
      <w:r>
        <w:t xml:space="preserve">. </w:t>
      </w:r>
    </w:p>
    <w:p w14:paraId="64E5662A" w14:textId="17AF89DD" w:rsidR="00743F68" w:rsidRPr="00743F68" w:rsidRDefault="00CF0BCD" w:rsidP="006F22CD">
      <w:pPr>
        <w:pStyle w:val="Heading3"/>
      </w:pPr>
      <w:bookmarkStart w:id="9" w:name="_Ref489811618"/>
      <w:r>
        <w:rPr>
          <w:highlight w:val="white"/>
        </w:rPr>
        <w:t>Initial review</w:t>
      </w:r>
      <w:bookmarkEnd w:id="9"/>
      <w:r w:rsidR="00184AA0" w:rsidRPr="00743F68">
        <w:rPr>
          <w:highlight w:val="white"/>
        </w:rPr>
        <w:t xml:space="preserve"> </w:t>
      </w:r>
    </w:p>
    <w:p w14:paraId="50DA795E" w14:textId="77777777" w:rsidR="00B86743" w:rsidRDefault="00743F68" w:rsidP="00D705A6">
      <w:r w:rsidRPr="004E5BA1">
        <w:t xml:space="preserve">At first, the quality of a </w:t>
      </w:r>
      <w:r w:rsidR="00582337">
        <w:t>publication</w:t>
      </w:r>
      <w:r w:rsidRPr="004E5BA1">
        <w:t xml:space="preserve"> is estimated </w:t>
      </w:r>
      <w:r w:rsidR="00C35281" w:rsidRPr="004E5BA1">
        <w:t>by combining the decision from</w:t>
      </w:r>
      <w:r w:rsidRPr="004E5BA1">
        <w:t xml:space="preserve"> a review algorithm </w:t>
      </w:r>
      <w:r w:rsidR="00C35281" w:rsidRPr="004E5BA1">
        <w:t>and a set of reviewers.</w:t>
      </w:r>
      <w:r w:rsidR="003410FA">
        <w:t xml:space="preserve"> The quality of </w:t>
      </w:r>
      <w:r w:rsidR="00582337">
        <w:t>publication</w:t>
      </w:r>
      <w:r w:rsidR="003410FA">
        <w:t xml:space="preserve"> can be </w:t>
      </w:r>
      <w:proofErr w:type="gramStart"/>
      <w:r w:rsidR="003410FA">
        <w:t>multidimensional</w:t>
      </w:r>
      <w:proofErr w:type="gramEnd"/>
      <w:r w:rsidR="003410FA">
        <w:t xml:space="preserve"> and </w:t>
      </w:r>
      <w:r w:rsidR="00F9105F">
        <w:t xml:space="preserve">its form </w:t>
      </w:r>
      <w:r w:rsidR="003410FA">
        <w:t>can be decided by voting.</w:t>
      </w:r>
      <w:r w:rsidR="00EC326D">
        <w:t xml:space="preserve"> </w:t>
      </w:r>
      <w:r w:rsidR="00FD5294">
        <w:t>One impo</w:t>
      </w:r>
      <w:r w:rsidR="00FD641D">
        <w:t xml:space="preserve">rtant feature </w:t>
      </w:r>
      <w:r w:rsidR="00B15703">
        <w:t>of the</w:t>
      </w:r>
      <w:r w:rsidR="00A37C01">
        <w:t xml:space="preserve"> </w:t>
      </w:r>
      <w:r w:rsidR="00FD641D">
        <w:t xml:space="preserve">OSO model is </w:t>
      </w:r>
      <w:r w:rsidR="00E95B19">
        <w:t xml:space="preserve">— </w:t>
      </w:r>
      <w:r w:rsidR="00E95B19" w:rsidRPr="00ED69B2">
        <w:rPr>
          <w:i/>
        </w:rPr>
        <w:t>paid and quality peer review</w:t>
      </w:r>
      <w:r w:rsidR="00E7127A" w:rsidRPr="00ED69B2">
        <w:rPr>
          <w:i/>
        </w:rPr>
        <w:t xml:space="preserve"> model</w:t>
      </w:r>
      <w:r w:rsidR="00E7127A">
        <w:t xml:space="preserve"> — in which</w:t>
      </w:r>
      <w:r w:rsidR="00FD5294">
        <w:t xml:space="preserve"> the </w:t>
      </w:r>
      <w:r w:rsidR="00184AA0" w:rsidRPr="004E5BA1">
        <w:t xml:space="preserve">reviewers will be rewarded with </w:t>
      </w:r>
      <w:r w:rsidR="008A2DD0">
        <w:t xml:space="preserve">OSO </w:t>
      </w:r>
      <w:r w:rsidR="00184AA0" w:rsidRPr="004E5BA1">
        <w:t xml:space="preserve">tokens for their </w:t>
      </w:r>
      <w:r w:rsidR="008A2DD0">
        <w:t>work</w:t>
      </w:r>
      <w:r w:rsidR="00184AA0" w:rsidRPr="004E5BA1">
        <w:t xml:space="preserve">. </w:t>
      </w:r>
      <w:r w:rsidR="00190DFF">
        <w:t xml:space="preserve"> This will </w:t>
      </w:r>
      <w:r w:rsidR="00190DFF">
        <w:lastRenderedPageBreak/>
        <w:t>serve two</w:t>
      </w:r>
      <w:r w:rsidR="00117EF0">
        <w:t xml:space="preserve"> purposes. First, it will ensure quality reviews by providing economic incentives to the reviewers. Second, it will discourage spam publications</w:t>
      </w:r>
      <w:r w:rsidR="00991A7A">
        <w:t>.</w:t>
      </w:r>
      <w:r w:rsidR="007C4A45">
        <w:t xml:space="preserve"> </w:t>
      </w:r>
      <w:r w:rsidR="00184AA0" w:rsidRPr="004E5BA1">
        <w:t xml:space="preserve">The </w:t>
      </w:r>
      <w:r w:rsidR="00B02558">
        <w:t>acceptance/rejection of</w:t>
      </w:r>
      <w:r w:rsidR="00184AA0" w:rsidRPr="004E5BA1">
        <w:t xml:space="preserve"> a </w:t>
      </w:r>
      <w:r w:rsidR="00582337">
        <w:t>publication</w:t>
      </w:r>
      <w:r w:rsidR="00184AA0" w:rsidRPr="004E5BA1">
        <w:t xml:space="preserve"> in a journa</w:t>
      </w:r>
      <w:r w:rsidR="00BE0831">
        <w:t>l</w:t>
      </w:r>
      <w:r w:rsidR="00027849">
        <w:t>/channel</w:t>
      </w:r>
      <w:r w:rsidR="00E8694A">
        <w:t xml:space="preserve"> will</w:t>
      </w:r>
      <w:r w:rsidR="00184AA0" w:rsidRPr="004E5BA1">
        <w:t xml:space="preserve"> be decided by the majority vote of th</w:t>
      </w:r>
      <w:r w:rsidR="000A6E73">
        <w:t>e reviewers. There</w:t>
      </w:r>
      <w:r w:rsidR="00301095">
        <w:t xml:space="preserve"> can be</w:t>
      </w:r>
      <w:r w:rsidR="00184AA0" w:rsidRPr="004E5BA1">
        <w:t xml:space="preserve"> a separate journal/channel </w:t>
      </w:r>
      <w:r w:rsidR="00D379E6">
        <w:t>(or a hierarchical spectru</w:t>
      </w:r>
      <w:r w:rsidR="00780B27">
        <w:t>m</w:t>
      </w:r>
      <w:r w:rsidR="00B44D81">
        <w:t xml:space="preserve"> of publication channels) </w:t>
      </w:r>
      <w:r w:rsidR="00184AA0" w:rsidRPr="004E5BA1">
        <w:t xml:space="preserve">to publish rejected </w:t>
      </w:r>
      <w:r w:rsidR="00582337">
        <w:t>publication</w:t>
      </w:r>
      <w:r w:rsidR="00184AA0" w:rsidRPr="004E5BA1">
        <w:t>s explaining the reasons for the rejection</w:t>
      </w:r>
      <w:r w:rsidR="006724B8">
        <w:t>. This will provide examples for new authors to</w:t>
      </w:r>
      <w:r w:rsidR="00184AA0" w:rsidRPr="004E5BA1">
        <w:t xml:space="preserve"> learn how </w:t>
      </w:r>
      <w:r w:rsidR="006724B8">
        <w:t xml:space="preserve">to write good </w:t>
      </w:r>
      <w:r w:rsidR="00582337">
        <w:t>publication</w:t>
      </w:r>
      <w:r w:rsidR="006724B8">
        <w:t>s and reduce</w:t>
      </w:r>
      <w:r w:rsidR="00184AA0" w:rsidRPr="004E5BA1">
        <w:t xml:space="preserve"> the positive-result bias (bias when only interesting things at a particular time appear more).</w:t>
      </w:r>
      <w:r w:rsidR="006D7621">
        <w:t xml:space="preserve"> </w:t>
      </w:r>
    </w:p>
    <w:p w14:paraId="43533C9B" w14:textId="77777777" w:rsidR="00B86743" w:rsidRDefault="00B86743" w:rsidP="00D705A6"/>
    <w:p w14:paraId="263CBDB5" w14:textId="686EEB81" w:rsidR="00184AA0" w:rsidRPr="004E5BA1" w:rsidRDefault="006D7621" w:rsidP="00D705A6">
      <w:r>
        <w:t xml:space="preserve">In a different model, the concept of rejection/acceptance can be completely </w:t>
      </w:r>
      <w:proofErr w:type="gramStart"/>
      <w:r>
        <w:t>removed</w:t>
      </w:r>
      <w:proofErr w:type="gramEnd"/>
      <w:r>
        <w:t xml:space="preserve"> and the publications can be promoted/demoted to different levels</w:t>
      </w:r>
      <w:r w:rsidR="0030077C">
        <w:t xml:space="preserve"> (within a </w:t>
      </w:r>
      <w:r w:rsidR="00CA6AD6">
        <w:t>channel</w:t>
      </w:r>
      <w:r w:rsidR="0030077C">
        <w:t xml:space="preserve"> or a research domain)</w:t>
      </w:r>
      <w:r>
        <w:t xml:space="preserve"> solely </w:t>
      </w:r>
      <w:r w:rsidR="0030077C">
        <w:t>depending</w:t>
      </w:r>
      <w:r>
        <w:t xml:space="preserve"> upon the</w:t>
      </w:r>
      <w:r w:rsidR="00CA6AD6">
        <w:t xml:space="preserve">ir </w:t>
      </w:r>
      <w:r>
        <w:t>quality</w:t>
      </w:r>
      <w:r w:rsidR="001D2E4C">
        <w:t xml:space="preserve"> (market-driven)</w:t>
      </w:r>
      <w:r>
        <w:t>.</w:t>
      </w:r>
      <w:r w:rsidR="009A42AE">
        <w:t xml:space="preserve"> In addition, a publication can be shared among multiple channels.</w:t>
      </w:r>
    </w:p>
    <w:p w14:paraId="3286BF6A" w14:textId="77777777" w:rsidR="00EC326D" w:rsidRDefault="00EC326D" w:rsidP="00D705A6"/>
    <w:p w14:paraId="4060A465" w14:textId="5796E4BC" w:rsidR="004E5BA1" w:rsidRPr="00E76576" w:rsidRDefault="00A6403F" w:rsidP="00D705A6">
      <w:r>
        <w:t>The quality of a</w:t>
      </w:r>
      <w:r w:rsidR="004E5BA1" w:rsidRPr="00E76576">
        <w:t xml:space="preserve"> </w:t>
      </w:r>
      <w:r w:rsidR="00582337">
        <w:t>publication</w:t>
      </w:r>
      <w:r w:rsidR="004E5BA1" w:rsidRPr="00E76576">
        <w:t xml:space="preserve"> can be quantified by following main metrics</w:t>
      </w:r>
      <w:r w:rsidR="00FF187D">
        <w:t xml:space="preserve"> (can be domain and journal/channel </w:t>
      </w:r>
      <w:r w:rsidR="00D80D2B">
        <w:t>dependent</w:t>
      </w:r>
      <w:r w:rsidR="00E35FF8">
        <w:t>)</w:t>
      </w:r>
      <w:r w:rsidR="00D80D2B">
        <w:t xml:space="preserve"> and</w:t>
      </w:r>
      <w:r w:rsidR="004F2498">
        <w:t xml:space="preserve"> will be</w:t>
      </w:r>
      <w:r w:rsidR="00D80D2B">
        <w:t xml:space="preserve"> decided by voting</w:t>
      </w:r>
      <w:r w:rsidR="004E5BA1" w:rsidRPr="00E76576">
        <w:t>:</w:t>
      </w:r>
    </w:p>
    <w:p w14:paraId="568F99AC" w14:textId="22E4969C" w:rsidR="004E5BA1" w:rsidRPr="004E0898" w:rsidRDefault="004E5BA1" w:rsidP="00955B4F">
      <w:pPr>
        <w:pStyle w:val="ListParagraph"/>
        <w:numPr>
          <w:ilvl w:val="0"/>
          <w:numId w:val="35"/>
        </w:numPr>
        <w:rPr>
          <w:rFonts w:ascii="Baskerville" w:hAnsi="Baskerville"/>
          <w:sz w:val="24"/>
          <w:szCs w:val="24"/>
        </w:rPr>
      </w:pPr>
      <w:r w:rsidRPr="004E0898">
        <w:rPr>
          <w:rFonts w:ascii="Baskerville" w:hAnsi="Baskerville"/>
          <w:sz w:val="24"/>
          <w:szCs w:val="24"/>
        </w:rPr>
        <w:t xml:space="preserve">Reproducibility: </w:t>
      </w:r>
    </w:p>
    <w:p w14:paraId="5547E651" w14:textId="6EEE47D8" w:rsidR="004E5BA1" w:rsidRPr="004E0898" w:rsidRDefault="004E5BA1" w:rsidP="00CD77F1">
      <w:pPr>
        <w:pStyle w:val="ListParagraph"/>
        <w:numPr>
          <w:ilvl w:val="1"/>
          <w:numId w:val="35"/>
        </w:numPr>
        <w:tabs>
          <w:tab w:val="left" w:pos="900"/>
        </w:tabs>
        <w:rPr>
          <w:rFonts w:ascii="Baskerville" w:hAnsi="Baskerville"/>
          <w:sz w:val="24"/>
          <w:szCs w:val="24"/>
        </w:rPr>
      </w:pPr>
      <w:r w:rsidRPr="004E0898">
        <w:rPr>
          <w:rFonts w:ascii="Baskerville" w:hAnsi="Baskerville"/>
          <w:sz w:val="24"/>
          <w:szCs w:val="24"/>
        </w:rPr>
        <w:t xml:space="preserve">How </w:t>
      </w:r>
      <w:r w:rsidRPr="004E0898">
        <w:rPr>
          <w:rFonts w:ascii="Baskerville" w:hAnsi="Baskerville"/>
          <w:b/>
          <w:sz w:val="24"/>
          <w:szCs w:val="24"/>
        </w:rPr>
        <w:t>reproducible</w:t>
      </w:r>
      <w:r w:rsidRPr="004E0898">
        <w:rPr>
          <w:rFonts w:ascii="Baskerville" w:hAnsi="Baskerville"/>
          <w:sz w:val="24"/>
          <w:szCs w:val="24"/>
        </w:rPr>
        <w:t xml:space="preserve"> </w:t>
      </w:r>
      <w:r w:rsidR="00667226" w:rsidRPr="004E0898">
        <w:rPr>
          <w:rFonts w:ascii="Baskerville" w:hAnsi="Baskerville"/>
          <w:sz w:val="24"/>
          <w:szCs w:val="24"/>
        </w:rPr>
        <w:t>is their work</w:t>
      </w:r>
      <w:r w:rsidRPr="004E0898">
        <w:rPr>
          <w:rFonts w:ascii="Baskerville" w:hAnsi="Baskerville"/>
          <w:sz w:val="24"/>
          <w:szCs w:val="24"/>
        </w:rPr>
        <w:t xml:space="preserve">? </w:t>
      </w:r>
    </w:p>
    <w:p w14:paraId="425B86FE" w14:textId="77777777" w:rsidR="004E5BA1" w:rsidRPr="004E0898" w:rsidRDefault="004E5BA1" w:rsidP="00CD77F1">
      <w:pPr>
        <w:pStyle w:val="ListParagraph"/>
        <w:numPr>
          <w:ilvl w:val="1"/>
          <w:numId w:val="35"/>
        </w:numPr>
        <w:tabs>
          <w:tab w:val="left" w:pos="900"/>
        </w:tabs>
        <w:rPr>
          <w:rFonts w:ascii="Baskerville" w:hAnsi="Baskerville"/>
          <w:sz w:val="24"/>
          <w:szCs w:val="24"/>
        </w:rPr>
      </w:pPr>
      <w:r w:rsidRPr="004E0898">
        <w:rPr>
          <w:rFonts w:ascii="Baskerville" w:hAnsi="Baskerville"/>
          <w:sz w:val="24"/>
          <w:szCs w:val="24"/>
        </w:rPr>
        <w:t xml:space="preserve">Have they </w:t>
      </w:r>
      <w:r w:rsidRPr="004E0898">
        <w:rPr>
          <w:rFonts w:ascii="Baskerville" w:hAnsi="Baskerville"/>
          <w:b/>
          <w:sz w:val="24"/>
          <w:szCs w:val="24"/>
        </w:rPr>
        <w:t>open sourced</w:t>
      </w:r>
      <w:r w:rsidRPr="004E0898">
        <w:rPr>
          <w:rFonts w:ascii="Baskerville" w:hAnsi="Baskerville"/>
          <w:sz w:val="24"/>
          <w:szCs w:val="24"/>
        </w:rPr>
        <w:t xml:space="preserve"> their code?</w:t>
      </w:r>
    </w:p>
    <w:p w14:paraId="4C56A8BF" w14:textId="7A4AEDD1" w:rsidR="004E5BA1" w:rsidRPr="004E0898" w:rsidRDefault="004E5BA1" w:rsidP="00CD77F1">
      <w:pPr>
        <w:pStyle w:val="ListParagraph"/>
        <w:numPr>
          <w:ilvl w:val="1"/>
          <w:numId w:val="35"/>
        </w:numPr>
        <w:tabs>
          <w:tab w:val="left" w:pos="900"/>
        </w:tabs>
        <w:rPr>
          <w:rFonts w:ascii="Baskerville" w:hAnsi="Baskerville"/>
          <w:sz w:val="24"/>
          <w:szCs w:val="24"/>
        </w:rPr>
      </w:pPr>
      <w:r w:rsidRPr="004E0898">
        <w:rPr>
          <w:rFonts w:ascii="Baskerville" w:hAnsi="Baskerville"/>
          <w:sz w:val="24"/>
          <w:szCs w:val="24"/>
        </w:rPr>
        <w:t xml:space="preserve">Have they </w:t>
      </w:r>
      <w:r w:rsidRPr="004E0898">
        <w:rPr>
          <w:rFonts w:ascii="Baskerville" w:hAnsi="Baskerville"/>
          <w:b/>
          <w:sz w:val="24"/>
          <w:szCs w:val="24"/>
        </w:rPr>
        <w:t xml:space="preserve">clearly </w:t>
      </w:r>
      <w:r w:rsidR="00667226" w:rsidRPr="004E0898">
        <w:rPr>
          <w:rFonts w:ascii="Baskerville" w:hAnsi="Baskerville"/>
          <w:b/>
          <w:sz w:val="24"/>
          <w:szCs w:val="24"/>
        </w:rPr>
        <w:t xml:space="preserve">described </w:t>
      </w:r>
      <w:r w:rsidRPr="004E0898">
        <w:rPr>
          <w:rFonts w:ascii="Baskerville" w:hAnsi="Baskerville"/>
          <w:b/>
          <w:sz w:val="24"/>
          <w:szCs w:val="24"/>
        </w:rPr>
        <w:t>every step</w:t>
      </w:r>
      <w:r w:rsidRPr="004E0898">
        <w:rPr>
          <w:rFonts w:ascii="Baskerville" w:hAnsi="Baskerville"/>
          <w:sz w:val="24"/>
          <w:szCs w:val="24"/>
        </w:rPr>
        <w:t xml:space="preserve"> in their methodology?</w:t>
      </w:r>
    </w:p>
    <w:p w14:paraId="3394857F" w14:textId="1AA5B612" w:rsidR="004E5BA1" w:rsidRPr="004E0898" w:rsidRDefault="004E5BA1" w:rsidP="00CD77F1">
      <w:pPr>
        <w:pStyle w:val="ListParagraph"/>
        <w:numPr>
          <w:ilvl w:val="0"/>
          <w:numId w:val="35"/>
        </w:numPr>
        <w:tabs>
          <w:tab w:val="left" w:pos="900"/>
        </w:tabs>
        <w:rPr>
          <w:rFonts w:ascii="Baskerville" w:hAnsi="Baskerville"/>
          <w:sz w:val="24"/>
          <w:szCs w:val="24"/>
        </w:rPr>
      </w:pPr>
      <w:r w:rsidRPr="004E0898">
        <w:rPr>
          <w:rFonts w:ascii="Baskerville" w:hAnsi="Baskerville"/>
          <w:sz w:val="24"/>
          <w:szCs w:val="24"/>
        </w:rPr>
        <w:t>Readability:</w:t>
      </w:r>
    </w:p>
    <w:p w14:paraId="63D2385E" w14:textId="725D7E9B" w:rsidR="004E5BA1" w:rsidRPr="004E0898" w:rsidRDefault="004E5BA1" w:rsidP="00CD77F1">
      <w:pPr>
        <w:pStyle w:val="ListParagraph"/>
        <w:numPr>
          <w:ilvl w:val="1"/>
          <w:numId w:val="35"/>
        </w:numPr>
        <w:tabs>
          <w:tab w:val="left" w:pos="900"/>
        </w:tabs>
        <w:rPr>
          <w:rFonts w:ascii="Baskerville" w:hAnsi="Baskerville"/>
          <w:sz w:val="24"/>
          <w:szCs w:val="24"/>
        </w:rPr>
      </w:pPr>
      <w:r w:rsidRPr="004E0898">
        <w:rPr>
          <w:rFonts w:ascii="Baskerville" w:hAnsi="Baskerville"/>
          <w:sz w:val="24"/>
          <w:szCs w:val="24"/>
          <w:highlight w:val="white"/>
        </w:rPr>
        <w:t xml:space="preserve">How easy is </w:t>
      </w:r>
      <w:r w:rsidR="005D178B" w:rsidRPr="004E0898">
        <w:rPr>
          <w:rFonts w:ascii="Baskerville" w:hAnsi="Baskerville"/>
          <w:sz w:val="24"/>
          <w:szCs w:val="24"/>
          <w:highlight w:val="white"/>
        </w:rPr>
        <w:t xml:space="preserve">it </w:t>
      </w:r>
      <w:r w:rsidRPr="004E0898">
        <w:rPr>
          <w:rFonts w:ascii="Baskerville" w:hAnsi="Baskerville"/>
          <w:sz w:val="24"/>
          <w:szCs w:val="24"/>
          <w:highlight w:val="white"/>
        </w:rPr>
        <w:t xml:space="preserve">to read and </w:t>
      </w:r>
      <w:r w:rsidR="00A75F62" w:rsidRPr="004E0898">
        <w:rPr>
          <w:rFonts w:ascii="Baskerville" w:hAnsi="Baskerville"/>
          <w:sz w:val="24"/>
          <w:szCs w:val="24"/>
          <w:highlight w:val="white"/>
        </w:rPr>
        <w:t>ascertain key</w:t>
      </w:r>
      <w:r w:rsidRPr="004E0898">
        <w:rPr>
          <w:rFonts w:ascii="Baskerville" w:hAnsi="Baskerville"/>
          <w:sz w:val="24"/>
          <w:szCs w:val="24"/>
          <w:highlight w:val="white"/>
        </w:rPr>
        <w:t xml:space="preserve"> concepts from a </w:t>
      </w:r>
      <w:r w:rsidR="00582337" w:rsidRPr="004E0898">
        <w:rPr>
          <w:rFonts w:ascii="Baskerville" w:hAnsi="Baskerville"/>
          <w:sz w:val="24"/>
          <w:szCs w:val="24"/>
          <w:highlight w:val="white"/>
        </w:rPr>
        <w:t>publication</w:t>
      </w:r>
      <w:r w:rsidRPr="004E0898">
        <w:rPr>
          <w:rFonts w:ascii="Baskerville" w:hAnsi="Baskerville"/>
          <w:sz w:val="24"/>
          <w:szCs w:val="24"/>
          <w:highlight w:val="white"/>
        </w:rPr>
        <w:t xml:space="preserve">? The hope is that this will decrease </w:t>
      </w:r>
      <w:r w:rsidR="00582337" w:rsidRPr="004E0898">
        <w:rPr>
          <w:rFonts w:ascii="Baskerville" w:hAnsi="Baskerville"/>
          <w:sz w:val="24"/>
          <w:szCs w:val="24"/>
          <w:highlight w:val="white"/>
        </w:rPr>
        <w:t>publication</w:t>
      </w:r>
      <w:r w:rsidRPr="004E0898">
        <w:rPr>
          <w:rFonts w:ascii="Baskerville" w:hAnsi="Baskerville"/>
          <w:sz w:val="24"/>
          <w:szCs w:val="24"/>
          <w:highlight w:val="white"/>
        </w:rPr>
        <w:t>s with very convoluted writings.</w:t>
      </w:r>
      <w:r w:rsidRPr="004E0898">
        <w:rPr>
          <w:rFonts w:ascii="Baskerville" w:hAnsi="Baskerville"/>
          <w:sz w:val="24"/>
          <w:szCs w:val="24"/>
        </w:rPr>
        <w:t xml:space="preserve"> This will be decided by readers’ feedback.</w:t>
      </w:r>
    </w:p>
    <w:p w14:paraId="53D4ED4A" w14:textId="79673C65" w:rsidR="004E5BA1" w:rsidRPr="004E0898" w:rsidRDefault="004E5BA1" w:rsidP="00FC11B6">
      <w:pPr>
        <w:pStyle w:val="ListParagraph"/>
        <w:numPr>
          <w:ilvl w:val="0"/>
          <w:numId w:val="35"/>
        </w:numPr>
        <w:tabs>
          <w:tab w:val="left" w:pos="900"/>
        </w:tabs>
        <w:rPr>
          <w:rFonts w:ascii="Baskerville" w:hAnsi="Baskerville"/>
          <w:sz w:val="24"/>
          <w:szCs w:val="24"/>
        </w:rPr>
      </w:pPr>
      <w:r w:rsidRPr="004E0898">
        <w:rPr>
          <w:rFonts w:ascii="Baskerville" w:hAnsi="Baskerville"/>
          <w:b/>
          <w:sz w:val="24"/>
          <w:szCs w:val="24"/>
          <w:highlight w:val="white"/>
        </w:rPr>
        <w:t>Number of citations</w:t>
      </w:r>
      <w:r w:rsidR="0099245C">
        <w:rPr>
          <w:rFonts w:ascii="Baskerville" w:hAnsi="Baskerville"/>
          <w:sz w:val="24"/>
          <w:szCs w:val="24"/>
          <w:highlight w:val="white"/>
        </w:rPr>
        <w:t xml:space="preserve"> </w:t>
      </w:r>
      <w:r w:rsidR="0099245C" w:rsidRPr="0099245C">
        <w:rPr>
          <w:rFonts w:ascii="Baskerville" w:hAnsi="Baskerville"/>
          <w:b/>
          <w:sz w:val="24"/>
          <w:szCs w:val="24"/>
          <w:highlight w:val="white"/>
        </w:rPr>
        <w:t xml:space="preserve">and </w:t>
      </w:r>
      <w:r w:rsidRPr="0099245C">
        <w:rPr>
          <w:rFonts w:ascii="Baskerville" w:hAnsi="Baskerville"/>
          <w:b/>
          <w:sz w:val="24"/>
          <w:szCs w:val="24"/>
          <w:highlight w:val="white"/>
        </w:rPr>
        <w:t xml:space="preserve">quality of the </w:t>
      </w:r>
      <w:r w:rsidR="00582337" w:rsidRPr="0099245C">
        <w:rPr>
          <w:rFonts w:ascii="Baskerville" w:hAnsi="Baskerville"/>
          <w:b/>
          <w:sz w:val="24"/>
          <w:szCs w:val="24"/>
          <w:highlight w:val="white"/>
        </w:rPr>
        <w:t>publication</w:t>
      </w:r>
      <w:r w:rsidRPr="0099245C">
        <w:rPr>
          <w:rFonts w:ascii="Baskerville" w:hAnsi="Baskerville"/>
          <w:b/>
          <w:sz w:val="24"/>
          <w:szCs w:val="24"/>
          <w:highlight w:val="white"/>
        </w:rPr>
        <w:t>s citing them</w:t>
      </w:r>
      <w:r w:rsidRPr="004E0898">
        <w:rPr>
          <w:rFonts w:ascii="Baskerville" w:hAnsi="Baskerville"/>
          <w:sz w:val="24"/>
          <w:szCs w:val="24"/>
          <w:highlight w:val="white"/>
        </w:rPr>
        <w:t xml:space="preserve">. Citing </w:t>
      </w:r>
      <w:r w:rsidR="00582337" w:rsidRPr="004E0898">
        <w:rPr>
          <w:rFonts w:ascii="Baskerville" w:hAnsi="Baskerville"/>
          <w:sz w:val="24"/>
          <w:szCs w:val="24"/>
          <w:highlight w:val="white"/>
        </w:rPr>
        <w:t>publication</w:t>
      </w:r>
      <w:r w:rsidR="00484490">
        <w:rPr>
          <w:rFonts w:ascii="Baskerville" w:hAnsi="Baskerville"/>
          <w:sz w:val="24"/>
          <w:szCs w:val="24"/>
          <w:highlight w:val="white"/>
        </w:rPr>
        <w:t>s will</w:t>
      </w:r>
      <w:r w:rsidRPr="004E0898">
        <w:rPr>
          <w:rFonts w:ascii="Baskerville" w:hAnsi="Baskerville"/>
          <w:sz w:val="24"/>
          <w:szCs w:val="24"/>
          <w:highlight w:val="white"/>
        </w:rPr>
        <w:t xml:space="preserve"> cost some tokens </w:t>
      </w:r>
      <w:r w:rsidR="00FE73FE">
        <w:rPr>
          <w:rFonts w:ascii="Baskerville" w:hAnsi="Baskerville"/>
          <w:sz w:val="24"/>
          <w:szCs w:val="24"/>
          <w:highlight w:val="white"/>
        </w:rPr>
        <w:t xml:space="preserve">(cost of idea) </w:t>
      </w:r>
      <w:r w:rsidR="00484490">
        <w:rPr>
          <w:rFonts w:ascii="Baskerville" w:hAnsi="Baskerville"/>
          <w:sz w:val="24"/>
          <w:szCs w:val="24"/>
          <w:highlight w:val="white"/>
        </w:rPr>
        <w:t>and those tokens will</w:t>
      </w:r>
      <w:r w:rsidRPr="004E0898">
        <w:rPr>
          <w:rFonts w:ascii="Baskerville" w:hAnsi="Baskerville"/>
          <w:sz w:val="24"/>
          <w:szCs w:val="24"/>
          <w:highlight w:val="white"/>
        </w:rPr>
        <w:t xml:space="preserve"> be transferred to the authors of the cited </w:t>
      </w:r>
      <w:r w:rsidR="00582337" w:rsidRPr="004E0898">
        <w:rPr>
          <w:rFonts w:ascii="Baskerville" w:hAnsi="Baskerville"/>
          <w:sz w:val="24"/>
          <w:szCs w:val="24"/>
          <w:highlight w:val="white"/>
        </w:rPr>
        <w:t>publication</w:t>
      </w:r>
      <w:r w:rsidRPr="004E0898">
        <w:rPr>
          <w:rFonts w:ascii="Baskerville" w:hAnsi="Baskerville"/>
          <w:sz w:val="24"/>
          <w:szCs w:val="24"/>
          <w:highlight w:val="white"/>
        </w:rPr>
        <w:t xml:space="preserve">s. </w:t>
      </w:r>
      <w:proofErr w:type="gramStart"/>
      <w:r w:rsidRPr="004E0898">
        <w:rPr>
          <w:rFonts w:ascii="Baskerville" w:hAnsi="Baskerville"/>
          <w:sz w:val="24"/>
          <w:szCs w:val="24"/>
          <w:highlight w:val="white"/>
        </w:rPr>
        <w:t>So</w:t>
      </w:r>
      <w:proofErr w:type="gramEnd"/>
      <w:r w:rsidRPr="004E0898">
        <w:rPr>
          <w:rFonts w:ascii="Baskerville" w:hAnsi="Baskerville"/>
          <w:sz w:val="24"/>
          <w:szCs w:val="24"/>
          <w:highlight w:val="white"/>
        </w:rPr>
        <w:t xml:space="preserve"> the basic idea is that publishing your </w:t>
      </w:r>
      <w:r w:rsidR="00582337" w:rsidRPr="004E0898">
        <w:rPr>
          <w:rFonts w:ascii="Baskerville" w:hAnsi="Baskerville"/>
          <w:sz w:val="24"/>
          <w:szCs w:val="24"/>
          <w:highlight w:val="white"/>
        </w:rPr>
        <w:t>publication</w:t>
      </w:r>
      <w:r w:rsidRPr="004E0898">
        <w:rPr>
          <w:rFonts w:ascii="Baskerville" w:hAnsi="Baskerville"/>
          <w:sz w:val="24"/>
          <w:szCs w:val="24"/>
          <w:highlight w:val="white"/>
        </w:rPr>
        <w:t xml:space="preserve"> is like rolling out a product which has initial cost bu</w:t>
      </w:r>
      <w:r w:rsidR="00BB6F6C" w:rsidRPr="004E0898">
        <w:rPr>
          <w:rFonts w:ascii="Baskerville" w:hAnsi="Baskerville"/>
          <w:sz w:val="24"/>
          <w:szCs w:val="24"/>
          <w:highlight w:val="white"/>
        </w:rPr>
        <w:t xml:space="preserve">t will generate revenue </w:t>
      </w:r>
      <w:r w:rsidRPr="004E0898">
        <w:rPr>
          <w:rFonts w:ascii="Baskerville" w:hAnsi="Baskerville"/>
          <w:sz w:val="24"/>
          <w:szCs w:val="24"/>
          <w:highlight w:val="white"/>
        </w:rPr>
        <w:t xml:space="preserve">and the revenue can be used for research to publish other good quality </w:t>
      </w:r>
      <w:r w:rsidR="00582337" w:rsidRPr="004E0898">
        <w:rPr>
          <w:rFonts w:ascii="Baskerville" w:hAnsi="Baskerville"/>
          <w:sz w:val="24"/>
          <w:szCs w:val="24"/>
          <w:highlight w:val="white"/>
        </w:rPr>
        <w:t>publication</w:t>
      </w:r>
      <w:r w:rsidRPr="004E0898">
        <w:rPr>
          <w:rFonts w:ascii="Baskerville" w:hAnsi="Baskerville"/>
          <w:sz w:val="24"/>
          <w:szCs w:val="24"/>
          <w:highlight w:val="white"/>
        </w:rPr>
        <w:t>s.</w:t>
      </w:r>
    </w:p>
    <w:p w14:paraId="2AA01915" w14:textId="7CBF8001" w:rsidR="004E5BA1" w:rsidRPr="004E0898" w:rsidRDefault="004E5BA1" w:rsidP="00FC11B6">
      <w:pPr>
        <w:pStyle w:val="ListParagraph"/>
        <w:numPr>
          <w:ilvl w:val="0"/>
          <w:numId w:val="35"/>
        </w:numPr>
        <w:tabs>
          <w:tab w:val="left" w:pos="900"/>
        </w:tabs>
        <w:rPr>
          <w:rFonts w:ascii="Baskerville" w:hAnsi="Baskerville"/>
          <w:sz w:val="24"/>
          <w:szCs w:val="24"/>
        </w:rPr>
      </w:pPr>
      <w:r w:rsidRPr="004E0898">
        <w:rPr>
          <w:rFonts w:ascii="Baskerville" w:hAnsi="Baskerville"/>
          <w:sz w:val="24"/>
          <w:szCs w:val="24"/>
          <w:highlight w:val="white"/>
        </w:rPr>
        <w:t xml:space="preserve">Importance of the </w:t>
      </w:r>
      <w:r w:rsidR="00582337" w:rsidRPr="004E0898">
        <w:rPr>
          <w:rFonts w:ascii="Baskerville" w:hAnsi="Baskerville"/>
          <w:sz w:val="24"/>
          <w:szCs w:val="24"/>
          <w:highlight w:val="white"/>
        </w:rPr>
        <w:t>publication</w:t>
      </w:r>
      <w:r w:rsidRPr="004E0898">
        <w:rPr>
          <w:rFonts w:ascii="Baskerville" w:hAnsi="Baskerville"/>
          <w:sz w:val="24"/>
          <w:szCs w:val="24"/>
          <w:highlight w:val="white"/>
        </w:rPr>
        <w:t xml:space="preserve"> </w:t>
      </w:r>
      <w:r w:rsidR="00101C4F" w:rsidRPr="004E0898">
        <w:rPr>
          <w:rFonts w:ascii="Baskerville" w:hAnsi="Baskerville"/>
          <w:sz w:val="24"/>
          <w:szCs w:val="24"/>
        </w:rPr>
        <w:t>– judged in two ways:</w:t>
      </w:r>
    </w:p>
    <w:p w14:paraId="5AEF155E" w14:textId="3B01CEC6" w:rsidR="004E5BA1" w:rsidRPr="004E0898" w:rsidRDefault="004E5BA1" w:rsidP="00FC11B6">
      <w:pPr>
        <w:pStyle w:val="ListParagraph"/>
        <w:numPr>
          <w:ilvl w:val="1"/>
          <w:numId w:val="35"/>
        </w:numPr>
        <w:tabs>
          <w:tab w:val="left" w:pos="900"/>
        </w:tabs>
        <w:rPr>
          <w:rFonts w:ascii="Baskerville" w:hAnsi="Baskerville"/>
          <w:sz w:val="24"/>
          <w:szCs w:val="24"/>
        </w:rPr>
      </w:pPr>
      <w:r w:rsidRPr="004E0898">
        <w:rPr>
          <w:rFonts w:ascii="Baskerville" w:hAnsi="Baskerville"/>
          <w:b/>
          <w:sz w:val="24"/>
          <w:szCs w:val="24"/>
          <w:highlight w:val="white"/>
        </w:rPr>
        <w:t>Incremental change vs. significant leap</w:t>
      </w:r>
      <w:r w:rsidRPr="004E0898">
        <w:rPr>
          <w:rFonts w:ascii="Baskerville" w:hAnsi="Baskerville"/>
          <w:sz w:val="24"/>
          <w:szCs w:val="24"/>
          <w:highlight w:val="white"/>
        </w:rPr>
        <w:t xml:space="preserve">? </w:t>
      </w:r>
      <w:r w:rsidR="00101C4F" w:rsidRPr="004E0898">
        <w:rPr>
          <w:rFonts w:ascii="Baskerville" w:hAnsi="Baskerville"/>
          <w:sz w:val="24"/>
          <w:szCs w:val="24"/>
        </w:rPr>
        <w:t>Significant leaps are more difficult to make and therefore should indicate higher quality.</w:t>
      </w:r>
    </w:p>
    <w:p w14:paraId="03467E8E" w14:textId="21A5B06D" w:rsidR="00184AA0" w:rsidRPr="004E0898" w:rsidRDefault="004E5BA1" w:rsidP="00FC11B6">
      <w:pPr>
        <w:pStyle w:val="ListParagraph"/>
        <w:numPr>
          <w:ilvl w:val="1"/>
          <w:numId w:val="35"/>
        </w:numPr>
        <w:tabs>
          <w:tab w:val="left" w:pos="900"/>
        </w:tabs>
        <w:rPr>
          <w:rFonts w:ascii="Baskerville" w:hAnsi="Baskerville"/>
          <w:sz w:val="24"/>
          <w:szCs w:val="24"/>
        </w:rPr>
      </w:pPr>
      <w:r w:rsidRPr="004E0898">
        <w:rPr>
          <w:rFonts w:ascii="Baskerville" w:hAnsi="Baskerville"/>
          <w:b/>
          <w:sz w:val="24"/>
          <w:szCs w:val="24"/>
          <w:highlight w:val="white"/>
        </w:rPr>
        <w:t xml:space="preserve">Economic impact of the </w:t>
      </w:r>
      <w:r w:rsidR="00582337" w:rsidRPr="004E0898">
        <w:rPr>
          <w:rFonts w:ascii="Baskerville" w:hAnsi="Baskerville"/>
          <w:b/>
          <w:sz w:val="24"/>
          <w:szCs w:val="24"/>
          <w:highlight w:val="white"/>
        </w:rPr>
        <w:t>publication</w:t>
      </w:r>
      <w:r w:rsidR="000370C1">
        <w:rPr>
          <w:rFonts w:ascii="Baskerville" w:hAnsi="Baskerville"/>
          <w:sz w:val="24"/>
          <w:szCs w:val="24"/>
          <w:highlight w:val="white"/>
        </w:rPr>
        <w:t xml:space="preserve">? </w:t>
      </w:r>
      <w:r w:rsidRPr="004E0898">
        <w:rPr>
          <w:rFonts w:ascii="Baskerville" w:hAnsi="Baskerville"/>
          <w:sz w:val="24"/>
          <w:szCs w:val="24"/>
          <w:highlight w:val="white"/>
        </w:rPr>
        <w:t xml:space="preserve"> </w:t>
      </w:r>
      <w:r w:rsidR="00101C4F" w:rsidRPr="004E0898">
        <w:rPr>
          <w:rFonts w:ascii="Baskerville" w:hAnsi="Baskerville"/>
          <w:sz w:val="24"/>
          <w:szCs w:val="24"/>
          <w:highlight w:val="white"/>
        </w:rPr>
        <w:t xml:space="preserve">Economic impact refers to the extent of value a publication adds to the broader community. </w:t>
      </w:r>
      <w:r w:rsidR="00885A41">
        <w:rPr>
          <w:rFonts w:ascii="Baskerville" w:hAnsi="Baskerville"/>
          <w:sz w:val="24"/>
          <w:szCs w:val="24"/>
          <w:highlight w:val="white"/>
        </w:rPr>
        <w:t>T</w:t>
      </w:r>
      <w:r w:rsidRPr="004E0898">
        <w:rPr>
          <w:rFonts w:ascii="Baskerville" w:hAnsi="Baskerville"/>
          <w:sz w:val="24"/>
          <w:szCs w:val="24"/>
          <w:highlight w:val="white"/>
        </w:rPr>
        <w:t xml:space="preserve">hese metrics are </w:t>
      </w:r>
      <w:proofErr w:type="gramStart"/>
      <w:r w:rsidRPr="004E0898">
        <w:rPr>
          <w:rFonts w:ascii="Baskerville" w:hAnsi="Baskerville"/>
          <w:sz w:val="24"/>
          <w:szCs w:val="24"/>
          <w:highlight w:val="white"/>
        </w:rPr>
        <w:t>subjective</w:t>
      </w:r>
      <w:proofErr w:type="gramEnd"/>
      <w:r w:rsidRPr="004E0898">
        <w:rPr>
          <w:rFonts w:ascii="Baskerville" w:hAnsi="Baskerville"/>
          <w:sz w:val="24"/>
          <w:szCs w:val="24"/>
          <w:highlight w:val="white"/>
        </w:rPr>
        <w:t xml:space="preserve"> so we have to use multiple sources of information such as readers’ feedback, feedback from the top authors of the respective field</w:t>
      </w:r>
      <w:r w:rsidR="00C06A3E" w:rsidRPr="004E0898">
        <w:rPr>
          <w:rFonts w:ascii="Baskerville" w:hAnsi="Baskerville"/>
          <w:sz w:val="24"/>
          <w:szCs w:val="24"/>
          <w:highlight w:val="white"/>
        </w:rPr>
        <w:t xml:space="preserve"> i.e. with high e-values</w:t>
      </w:r>
      <w:r w:rsidRPr="004E0898">
        <w:rPr>
          <w:rFonts w:ascii="Baskerville" w:hAnsi="Baskerville"/>
          <w:sz w:val="24"/>
          <w:szCs w:val="24"/>
          <w:highlight w:val="white"/>
        </w:rPr>
        <w:t xml:space="preserve">, feedback from the industry leaders specially to quantify the economic importance of the </w:t>
      </w:r>
      <w:r w:rsidR="00582337" w:rsidRPr="004E0898">
        <w:rPr>
          <w:rFonts w:ascii="Baskerville" w:hAnsi="Baskerville"/>
          <w:sz w:val="24"/>
          <w:szCs w:val="24"/>
          <w:highlight w:val="white"/>
        </w:rPr>
        <w:t>publication</w:t>
      </w:r>
      <w:r w:rsidRPr="004E0898">
        <w:rPr>
          <w:rFonts w:ascii="Baskerville" w:hAnsi="Baskerville"/>
          <w:sz w:val="24"/>
          <w:szCs w:val="24"/>
          <w:highlight w:val="white"/>
        </w:rPr>
        <w:t>, etc.</w:t>
      </w:r>
    </w:p>
    <w:p w14:paraId="1E194758" w14:textId="23BB1AA3" w:rsidR="00AF7D7E" w:rsidRDefault="00AF7D7E" w:rsidP="006F22CD">
      <w:pPr>
        <w:pStyle w:val="Heading3"/>
        <w:rPr>
          <w:highlight w:val="white"/>
        </w:rPr>
      </w:pPr>
      <w:r>
        <w:rPr>
          <w:highlight w:val="white"/>
        </w:rPr>
        <w:t>Perpetual review process</w:t>
      </w:r>
    </w:p>
    <w:p w14:paraId="2F709BB8" w14:textId="5DF1ACC1" w:rsidR="007C3859" w:rsidRDefault="00700821" w:rsidP="00D705A6">
      <w:pPr>
        <w:rPr>
          <w:highlight w:val="white"/>
        </w:rPr>
      </w:pPr>
      <w:r>
        <w:rPr>
          <w:highlight w:val="white"/>
        </w:rPr>
        <w:t>Starting with the initial quality/rating achieved from the initial review process, the publication will go through</w:t>
      </w:r>
      <w:r w:rsidR="00F82558">
        <w:rPr>
          <w:highlight w:val="white"/>
        </w:rPr>
        <w:t xml:space="preserve"> a</w:t>
      </w:r>
      <w:r>
        <w:rPr>
          <w:highlight w:val="white"/>
        </w:rPr>
        <w:t xml:space="preserve"> </w:t>
      </w:r>
      <w:r w:rsidRPr="0021236B">
        <w:rPr>
          <w:i/>
          <w:highlight w:val="white"/>
        </w:rPr>
        <w:t>perpetual review process</w:t>
      </w:r>
      <w:r>
        <w:rPr>
          <w:highlight w:val="white"/>
        </w:rPr>
        <w:t>.</w:t>
      </w:r>
      <w:r w:rsidR="00184AA0" w:rsidRPr="00C60CCA">
        <w:rPr>
          <w:highlight w:val="white"/>
        </w:rPr>
        <w:t xml:space="preserve"> </w:t>
      </w:r>
      <w:r w:rsidR="00E239E3">
        <w:rPr>
          <w:highlight w:val="white"/>
        </w:rPr>
        <w:t xml:space="preserve">After the initial review, the quality of a publication </w:t>
      </w:r>
      <w:r w:rsidR="001318B5">
        <w:rPr>
          <w:highlight w:val="white"/>
        </w:rPr>
        <w:t>will be</w:t>
      </w:r>
      <w:r w:rsidR="00184AA0" w:rsidRPr="00C60CCA">
        <w:rPr>
          <w:highlight w:val="white"/>
        </w:rPr>
        <w:t xml:space="preserve"> adjusted according to the </w:t>
      </w:r>
      <w:r w:rsidR="00D165E9">
        <w:rPr>
          <w:highlight w:val="white"/>
        </w:rPr>
        <w:t>customers (</w:t>
      </w:r>
      <w:r w:rsidR="00184AA0" w:rsidRPr="00C60CCA">
        <w:rPr>
          <w:highlight w:val="white"/>
        </w:rPr>
        <w:t>readers/researchers</w:t>
      </w:r>
      <w:r w:rsidR="00D165E9">
        <w:rPr>
          <w:highlight w:val="white"/>
        </w:rPr>
        <w:t>)</w:t>
      </w:r>
      <w:r w:rsidR="00184AA0" w:rsidRPr="00C60CCA">
        <w:rPr>
          <w:highlight w:val="white"/>
        </w:rPr>
        <w:t xml:space="preserve"> feedback and changes in the literature and technological advan</w:t>
      </w:r>
      <w:r w:rsidR="001318B5">
        <w:rPr>
          <w:highlight w:val="white"/>
        </w:rPr>
        <w:t xml:space="preserve">ces. You can think of the publication </w:t>
      </w:r>
      <w:r w:rsidR="00184AA0" w:rsidRPr="00C60CCA">
        <w:rPr>
          <w:highlight w:val="white"/>
        </w:rPr>
        <w:t xml:space="preserve">as a movie or a book where the </w:t>
      </w:r>
      <w:r w:rsidR="00184AA0" w:rsidRPr="00C60CCA">
        <w:rPr>
          <w:highlight w:val="white"/>
        </w:rPr>
        <w:lastRenderedPageBreak/>
        <w:t>critics give the initial review</w:t>
      </w:r>
      <w:r w:rsidR="00886DD9">
        <w:rPr>
          <w:highlight w:val="white"/>
        </w:rPr>
        <w:t xml:space="preserve"> and the audience/reader</w:t>
      </w:r>
      <w:r w:rsidR="00184AA0" w:rsidRPr="00C60CCA">
        <w:rPr>
          <w:highlight w:val="white"/>
        </w:rPr>
        <w:t xml:space="preserve"> get</w:t>
      </w:r>
      <w:r w:rsidR="005E502D">
        <w:rPr>
          <w:highlight w:val="white"/>
        </w:rPr>
        <w:t xml:space="preserve"> a</w:t>
      </w:r>
      <w:r w:rsidR="00184AA0" w:rsidRPr="00C60CCA">
        <w:rPr>
          <w:highlight w:val="white"/>
        </w:rPr>
        <w:t xml:space="preserve"> rough </w:t>
      </w:r>
      <w:r w:rsidR="001318B5">
        <w:rPr>
          <w:highlight w:val="white"/>
        </w:rPr>
        <w:t xml:space="preserve">initial </w:t>
      </w:r>
      <w:r w:rsidR="00184AA0" w:rsidRPr="00C60CCA">
        <w:rPr>
          <w:highlight w:val="white"/>
        </w:rPr>
        <w:t xml:space="preserve">estimate of its quality. However, the rating/quality of the </w:t>
      </w:r>
      <w:r w:rsidR="00582337">
        <w:rPr>
          <w:highlight w:val="white"/>
        </w:rPr>
        <w:t>publication</w:t>
      </w:r>
      <w:r w:rsidR="00184AA0" w:rsidRPr="00C60CCA">
        <w:rPr>
          <w:highlight w:val="white"/>
        </w:rPr>
        <w:t xml:space="preserve"> migh</w:t>
      </w:r>
      <w:r w:rsidR="00C1169A">
        <w:rPr>
          <w:highlight w:val="white"/>
        </w:rPr>
        <w:t xml:space="preserve">t significantly change later </w:t>
      </w:r>
      <w:r w:rsidR="005A5EA6">
        <w:rPr>
          <w:highlight w:val="white"/>
        </w:rPr>
        <w:t xml:space="preserve">depending </w:t>
      </w:r>
      <w:r w:rsidR="00C1169A">
        <w:rPr>
          <w:highlight w:val="white"/>
        </w:rPr>
        <w:t xml:space="preserve">on </w:t>
      </w:r>
      <w:r w:rsidR="00184AA0" w:rsidRPr="00C60CCA">
        <w:rPr>
          <w:highlight w:val="white"/>
        </w:rPr>
        <w:t>it</w:t>
      </w:r>
      <w:r w:rsidR="001676AE">
        <w:rPr>
          <w:highlight w:val="white"/>
        </w:rPr>
        <w:t>s</w:t>
      </w:r>
      <w:r w:rsidR="00184AA0" w:rsidRPr="00C60CCA">
        <w:rPr>
          <w:highlight w:val="white"/>
        </w:rPr>
        <w:t xml:space="preserve"> </w:t>
      </w:r>
      <w:r w:rsidR="001676AE">
        <w:rPr>
          <w:highlight w:val="white"/>
        </w:rPr>
        <w:t>impact and utility</w:t>
      </w:r>
      <w:r w:rsidR="006543E9">
        <w:rPr>
          <w:highlight w:val="white"/>
        </w:rPr>
        <w:t>,</w:t>
      </w:r>
      <w:r w:rsidR="001676AE">
        <w:rPr>
          <w:highlight w:val="white"/>
        </w:rPr>
        <w:t xml:space="preserve"> as judge</w:t>
      </w:r>
      <w:r w:rsidR="005E502D">
        <w:rPr>
          <w:highlight w:val="white"/>
        </w:rPr>
        <w:t>d</w:t>
      </w:r>
      <w:r w:rsidR="001676AE">
        <w:rPr>
          <w:highlight w:val="white"/>
        </w:rPr>
        <w:t xml:space="preserve"> by the readers</w:t>
      </w:r>
      <w:r w:rsidR="00184AA0" w:rsidRPr="00C60CCA">
        <w:rPr>
          <w:highlight w:val="white"/>
        </w:rPr>
        <w:t>. For example, a mathematical proof at one time point might look boring and not useful</w:t>
      </w:r>
      <w:r w:rsidR="005E502D">
        <w:rPr>
          <w:highlight w:val="white"/>
        </w:rPr>
        <w:t>,</w:t>
      </w:r>
      <w:r w:rsidR="00184AA0" w:rsidRPr="00C60CCA">
        <w:rPr>
          <w:highlight w:val="white"/>
        </w:rPr>
        <w:t xml:space="preserve"> and the </w:t>
      </w:r>
      <w:r w:rsidR="00582337">
        <w:rPr>
          <w:highlight w:val="white"/>
        </w:rPr>
        <w:t>publication</w:t>
      </w:r>
      <w:r w:rsidR="00184AA0" w:rsidRPr="00C60CCA">
        <w:rPr>
          <w:highlight w:val="white"/>
        </w:rPr>
        <w:t xml:space="preserve"> might not get that much interest</w:t>
      </w:r>
      <w:r w:rsidR="00AF1ADA">
        <w:rPr>
          <w:highlight w:val="white"/>
        </w:rPr>
        <w:t>,</w:t>
      </w:r>
      <w:r w:rsidR="00184AA0" w:rsidRPr="00C60CCA">
        <w:rPr>
          <w:highlight w:val="white"/>
        </w:rPr>
        <w:t xml:space="preserve"> but it might turn out to be a crucial piece for a significant technology afte</w:t>
      </w:r>
      <w:r w:rsidR="001676AE">
        <w:rPr>
          <w:highlight w:val="white"/>
        </w:rPr>
        <w:t>r 10 years. So even if the publication</w:t>
      </w:r>
      <w:r w:rsidR="00184AA0" w:rsidRPr="00C60CCA">
        <w:rPr>
          <w:highlight w:val="white"/>
        </w:rPr>
        <w:t xml:space="preserve"> might have less than 5 ratings</w:t>
      </w:r>
      <w:r w:rsidR="00A36C01">
        <w:rPr>
          <w:highlight w:val="white"/>
        </w:rPr>
        <w:t xml:space="preserve"> (ass</w:t>
      </w:r>
      <w:r w:rsidR="00373E83">
        <w:rPr>
          <w:highlight w:val="white"/>
        </w:rPr>
        <w:t>uming the quality scale is 0-5)</w:t>
      </w:r>
      <w:r w:rsidR="00184AA0" w:rsidRPr="00C60CCA">
        <w:rPr>
          <w:highlight w:val="white"/>
        </w:rPr>
        <w:t xml:space="preserve">, it will be a </w:t>
      </w:r>
      <w:r w:rsidR="00EB133E" w:rsidRPr="00C60CCA">
        <w:rPr>
          <w:highlight w:val="white"/>
        </w:rPr>
        <w:t>5-star</w:t>
      </w:r>
      <w:r w:rsidR="00184AA0" w:rsidRPr="00C60CCA">
        <w:rPr>
          <w:highlight w:val="white"/>
        </w:rPr>
        <w:t xml:space="preserve"> </w:t>
      </w:r>
      <w:r w:rsidR="00582337">
        <w:rPr>
          <w:highlight w:val="white"/>
        </w:rPr>
        <w:t>publication</w:t>
      </w:r>
      <w:r w:rsidR="00184AA0" w:rsidRPr="00C60CCA">
        <w:rPr>
          <w:highlight w:val="white"/>
        </w:rPr>
        <w:t xml:space="preserve"> after 10 years. On other hand, the perpetual review process also acts as a </w:t>
      </w:r>
      <w:proofErr w:type="spellStart"/>
      <w:r w:rsidR="00184AA0" w:rsidRPr="00C60CCA">
        <w:rPr>
          <w:highlight w:val="white"/>
        </w:rPr>
        <w:t>regularizer</w:t>
      </w:r>
      <w:proofErr w:type="spellEnd"/>
      <w:r w:rsidR="00184AA0" w:rsidRPr="00C60CCA">
        <w:rPr>
          <w:highlight w:val="white"/>
        </w:rPr>
        <w:t xml:space="preserve"> to insure reproducibility. For example, a research</w:t>
      </w:r>
      <w:r w:rsidR="00373E83">
        <w:rPr>
          <w:highlight w:val="white"/>
        </w:rPr>
        <w:t>er</w:t>
      </w:r>
      <w:r w:rsidR="00184AA0" w:rsidRPr="00C60CCA">
        <w:rPr>
          <w:highlight w:val="white"/>
        </w:rPr>
        <w:t xml:space="preserve"> </w:t>
      </w:r>
      <w:r w:rsidR="00373E83">
        <w:rPr>
          <w:highlight w:val="white"/>
        </w:rPr>
        <w:t>might publish</w:t>
      </w:r>
      <w:r w:rsidR="00184AA0" w:rsidRPr="00C60CCA">
        <w:rPr>
          <w:highlight w:val="white"/>
        </w:rPr>
        <w:t xml:space="preserve"> a stellar </w:t>
      </w:r>
      <w:r w:rsidR="00582337">
        <w:rPr>
          <w:highlight w:val="white"/>
        </w:rPr>
        <w:t>publication</w:t>
      </w:r>
      <w:r w:rsidR="00373E83">
        <w:rPr>
          <w:highlight w:val="white"/>
        </w:rPr>
        <w:t xml:space="preserve"> wi</w:t>
      </w:r>
      <w:r w:rsidR="003A49BB">
        <w:rPr>
          <w:highlight w:val="white"/>
        </w:rPr>
        <w:t>th ground-breaking results and the publication</w:t>
      </w:r>
      <w:r w:rsidR="00CB0688">
        <w:rPr>
          <w:highlight w:val="white"/>
        </w:rPr>
        <w:t xml:space="preserve"> receives</w:t>
      </w:r>
      <w:r w:rsidR="00184AA0" w:rsidRPr="00C60CCA">
        <w:rPr>
          <w:highlight w:val="white"/>
        </w:rPr>
        <w:t xml:space="preserve"> 5 stars</w:t>
      </w:r>
      <w:r w:rsidR="003A49BB">
        <w:rPr>
          <w:highlight w:val="white"/>
        </w:rPr>
        <w:t xml:space="preserve"> in the initial review stage</w:t>
      </w:r>
      <w:r w:rsidR="00184AA0" w:rsidRPr="00C60CCA">
        <w:rPr>
          <w:highlight w:val="white"/>
        </w:rPr>
        <w:t xml:space="preserve">. But </w:t>
      </w:r>
      <w:r w:rsidR="00BC18BE">
        <w:rPr>
          <w:highlight w:val="white"/>
        </w:rPr>
        <w:t xml:space="preserve">if </w:t>
      </w:r>
      <w:r w:rsidR="00184AA0" w:rsidRPr="00C60CCA">
        <w:rPr>
          <w:highlight w:val="white"/>
        </w:rPr>
        <w:t>nobody can reproduce its results</w:t>
      </w:r>
      <w:r w:rsidR="00BC18BE">
        <w:rPr>
          <w:highlight w:val="white"/>
        </w:rPr>
        <w:t xml:space="preserve"> later</w:t>
      </w:r>
      <w:r w:rsidR="00356A31">
        <w:rPr>
          <w:highlight w:val="white"/>
        </w:rPr>
        <w:t>, it is</w:t>
      </w:r>
      <w:r w:rsidR="00184AA0" w:rsidRPr="00C60CCA">
        <w:rPr>
          <w:highlight w:val="white"/>
        </w:rPr>
        <w:t xml:space="preserve"> expected</w:t>
      </w:r>
      <w:r w:rsidR="00356A31">
        <w:rPr>
          <w:highlight w:val="white"/>
        </w:rPr>
        <w:t xml:space="preserve"> that its</w:t>
      </w:r>
      <w:r w:rsidR="00184AA0" w:rsidRPr="00C60CCA">
        <w:rPr>
          <w:highlight w:val="white"/>
        </w:rPr>
        <w:t xml:space="preserve"> </w:t>
      </w:r>
      <w:r w:rsidR="00F7091B">
        <w:rPr>
          <w:highlight w:val="white"/>
        </w:rPr>
        <w:t>quality</w:t>
      </w:r>
      <w:r w:rsidR="00184AA0" w:rsidRPr="00C60CCA">
        <w:rPr>
          <w:highlight w:val="white"/>
        </w:rPr>
        <w:t xml:space="preserve"> would decline.</w:t>
      </w:r>
    </w:p>
    <w:p w14:paraId="09C8CE32" w14:textId="3400774D" w:rsidR="00143FAD" w:rsidRDefault="000C4700" w:rsidP="00D705A6">
      <w:pPr>
        <w:pStyle w:val="Heading2"/>
      </w:pPr>
      <w:r>
        <w:t>Cost of publication</w:t>
      </w:r>
    </w:p>
    <w:p w14:paraId="1FB302C8" w14:textId="0EA5B4CA" w:rsidR="005A31F5" w:rsidRDefault="005A31F5" w:rsidP="00D705A6">
      <w:r>
        <w:t xml:space="preserve">There are three different costs of publication in OSO </w:t>
      </w:r>
      <w:r w:rsidR="001B249A">
        <w:t>ecosystem</w:t>
      </w:r>
      <w:r>
        <w:t>.</w:t>
      </w:r>
      <w:r w:rsidR="00106E38">
        <w:t xml:space="preserve"> </w:t>
      </w:r>
      <w:r w:rsidR="000816C6">
        <w:t>For the entities t</w:t>
      </w:r>
      <w:r w:rsidR="00DB3CB9">
        <w:t>hat can demonstrate the financial need, t</w:t>
      </w:r>
      <w:r w:rsidR="00106E38">
        <w:t>he OSO</w:t>
      </w:r>
      <w:r w:rsidR="00FD6D89">
        <w:t xml:space="preserve"> </w:t>
      </w:r>
      <w:r w:rsidR="005B35C8">
        <w:t xml:space="preserve">reserve fund </w:t>
      </w:r>
      <w:r w:rsidR="00A447A4">
        <w:t>will be utilized to cover</w:t>
      </w:r>
      <w:r w:rsidR="00FD6D89">
        <w:t xml:space="preserve"> the </w:t>
      </w:r>
      <w:r w:rsidR="00151355">
        <w:t>publication cost.</w:t>
      </w:r>
    </w:p>
    <w:p w14:paraId="672ED9F4" w14:textId="77777777" w:rsidR="004D511A" w:rsidRDefault="004D511A" w:rsidP="00D705A6">
      <w:r>
        <w:rPr>
          <w:noProof/>
        </w:rPr>
        <w:drawing>
          <wp:inline distT="0" distB="0" distL="0" distR="0" wp14:anchorId="7EF9729A" wp14:editId="775997B1">
            <wp:extent cx="5943600" cy="32879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st_of_publication.png"/>
                    <pic:cNvPicPr/>
                  </pic:nvPicPr>
                  <pic:blipFill rotWithShape="1">
                    <a:blip r:embed="rId13">
                      <a:extLst>
                        <a:ext uri="{28A0092B-C50C-407E-A947-70E740481C1C}">
                          <a14:useLocalDpi xmlns:a14="http://schemas.microsoft.com/office/drawing/2010/main" val="0"/>
                        </a:ext>
                      </a:extLst>
                    </a:blip>
                    <a:srcRect b="6113"/>
                    <a:stretch/>
                  </pic:blipFill>
                  <pic:spPr bwMode="auto">
                    <a:xfrm>
                      <a:off x="0" y="0"/>
                      <a:ext cx="5943600" cy="3287949"/>
                    </a:xfrm>
                    <a:prstGeom prst="rect">
                      <a:avLst/>
                    </a:prstGeom>
                    <a:ln>
                      <a:noFill/>
                    </a:ln>
                    <a:extLst>
                      <a:ext uri="{53640926-AAD7-44D8-BBD7-CCE9431645EC}">
                        <a14:shadowObscured xmlns:a14="http://schemas.microsoft.com/office/drawing/2010/main"/>
                      </a:ext>
                    </a:extLst>
                  </pic:spPr>
                </pic:pic>
              </a:graphicData>
            </a:graphic>
          </wp:inline>
        </w:drawing>
      </w:r>
    </w:p>
    <w:p w14:paraId="5D95F574" w14:textId="68CCCA5F" w:rsidR="00E664E3" w:rsidRPr="00AC3001" w:rsidRDefault="004D511A" w:rsidP="00AC3001">
      <w:pPr>
        <w:pStyle w:val="Subtitle"/>
      </w:pPr>
      <w:r w:rsidRPr="00AC3001">
        <w:t xml:space="preserve">Figure </w:t>
      </w:r>
      <w:fldSimple w:instr=" STYLEREF 1 \s ">
        <w:r w:rsidR="00D35A68">
          <w:rPr>
            <w:noProof/>
          </w:rPr>
          <w:t>3</w:t>
        </w:r>
      </w:fldSimple>
      <w:r w:rsidR="00A900C3" w:rsidRPr="00AC3001">
        <w:t>.</w:t>
      </w:r>
      <w:fldSimple w:instr=" SEQ Figure \* ARABIC \s 1 ">
        <w:r w:rsidR="00D35A68">
          <w:rPr>
            <w:noProof/>
          </w:rPr>
          <w:t>3</w:t>
        </w:r>
      </w:fldSimple>
      <w:r w:rsidRPr="00AC3001">
        <w:t xml:space="preserve"> Cost of publication</w:t>
      </w:r>
    </w:p>
    <w:p w14:paraId="79FE9884" w14:textId="50422115" w:rsidR="00B45985" w:rsidRDefault="00370BEF" w:rsidP="006F22CD">
      <w:pPr>
        <w:pStyle w:val="Heading3"/>
      </w:pPr>
      <w:r>
        <w:t>Cost of review</w:t>
      </w:r>
    </w:p>
    <w:p w14:paraId="1555BCC4" w14:textId="372DF956" w:rsidR="00B45985" w:rsidRDefault="00B45985" w:rsidP="00D705A6">
      <w:r>
        <w:t xml:space="preserve">Reviewers will get paid in OSO tokens for their work. See section </w:t>
      </w:r>
      <w:r>
        <w:fldChar w:fldCharType="begin"/>
      </w:r>
      <w:r>
        <w:instrText xml:space="preserve"> REF _Ref489811618 \r \h </w:instrText>
      </w:r>
      <w:r>
        <w:fldChar w:fldCharType="separate"/>
      </w:r>
      <w:r w:rsidR="00D35A68">
        <w:t>3.5.1</w:t>
      </w:r>
      <w:r>
        <w:fldChar w:fldCharType="end"/>
      </w:r>
      <w:r>
        <w:t xml:space="preserve"> for detail.</w:t>
      </w:r>
    </w:p>
    <w:p w14:paraId="51980966" w14:textId="523617D6" w:rsidR="005A31F5" w:rsidRPr="005A31F5" w:rsidRDefault="00B45985" w:rsidP="006F22CD">
      <w:pPr>
        <w:pStyle w:val="Heading3"/>
      </w:pPr>
      <w:r>
        <w:t>Cost of idea</w:t>
      </w:r>
    </w:p>
    <w:p w14:paraId="06B8B492" w14:textId="345529C7" w:rsidR="005818A4" w:rsidRDefault="00D90BE3" w:rsidP="00D705A6">
      <w:pPr>
        <w:rPr>
          <w:color w:val="000000" w:themeColor="text1"/>
        </w:rPr>
      </w:pPr>
      <w:r>
        <w:t xml:space="preserve">Whenever a publication cites previous publications, it is in essence borrowing the idea form them. In OSO network, the new publication has to pay OSO tokens to the cited publications and the cost related to it is called the </w:t>
      </w:r>
      <w:r w:rsidRPr="00FC7C47">
        <w:rPr>
          <w:i/>
        </w:rPr>
        <w:t>“cost of idea”.</w:t>
      </w:r>
      <w:r>
        <w:t xml:space="preserve"> </w:t>
      </w:r>
      <w:r w:rsidR="00030327">
        <w:t xml:space="preserve">Here, the </w:t>
      </w:r>
      <w:r w:rsidR="00030327" w:rsidRPr="00030327">
        <w:rPr>
          <w:color w:val="000000" w:themeColor="text1"/>
        </w:rPr>
        <w:t>belief is that the cost of idea concept</w:t>
      </w:r>
      <w:r w:rsidR="00E61186" w:rsidRPr="00030327">
        <w:rPr>
          <w:color w:val="000000" w:themeColor="text1"/>
        </w:rPr>
        <w:t xml:space="preserve"> </w:t>
      </w:r>
      <w:r w:rsidR="00030327" w:rsidRPr="00030327">
        <w:rPr>
          <w:color w:val="000000" w:themeColor="text1"/>
        </w:rPr>
        <w:t>will</w:t>
      </w:r>
      <w:r w:rsidR="00E61186" w:rsidRPr="00030327">
        <w:rPr>
          <w:color w:val="000000" w:themeColor="text1"/>
        </w:rPr>
        <w:t xml:space="preserve"> </w:t>
      </w:r>
      <w:r w:rsidR="00030327" w:rsidRPr="00030327">
        <w:rPr>
          <w:color w:val="000000" w:themeColor="text1"/>
        </w:rPr>
        <w:lastRenderedPageBreak/>
        <w:t xml:space="preserve">give </w:t>
      </w:r>
      <w:r w:rsidR="00AC1273">
        <w:rPr>
          <w:color w:val="000000" w:themeColor="text1"/>
        </w:rPr>
        <w:t xml:space="preserve">an </w:t>
      </w:r>
      <w:r w:rsidR="00030327" w:rsidRPr="00030327">
        <w:rPr>
          <w:color w:val="000000" w:themeColor="text1"/>
        </w:rPr>
        <w:t>economic incentive to</w:t>
      </w:r>
      <w:r w:rsidR="00E61186" w:rsidRPr="00030327">
        <w:rPr>
          <w:color w:val="000000" w:themeColor="text1"/>
        </w:rPr>
        <w:t xml:space="preserve"> a</w:t>
      </w:r>
      <w:r w:rsidR="00505296">
        <w:rPr>
          <w:color w:val="000000" w:themeColor="text1"/>
        </w:rPr>
        <w:t xml:space="preserve">cademics to </w:t>
      </w:r>
      <w:r w:rsidR="00AC1273">
        <w:rPr>
          <w:color w:val="000000" w:themeColor="text1"/>
        </w:rPr>
        <w:t xml:space="preserve">continue </w:t>
      </w:r>
      <w:r w:rsidR="00505296">
        <w:rPr>
          <w:color w:val="000000" w:themeColor="text1"/>
        </w:rPr>
        <w:t>producing</w:t>
      </w:r>
      <w:r w:rsidR="00E61186" w:rsidRPr="00030327">
        <w:rPr>
          <w:color w:val="000000" w:themeColor="text1"/>
        </w:rPr>
        <w:t xml:space="preserve"> high quality work in the ecosystem. The </w:t>
      </w:r>
      <w:r w:rsidR="00F7562C">
        <w:rPr>
          <w:color w:val="000000" w:themeColor="text1"/>
        </w:rPr>
        <w:t>number of OSO</w:t>
      </w:r>
      <w:r w:rsidR="00E61186" w:rsidRPr="00030327">
        <w:rPr>
          <w:color w:val="000000" w:themeColor="text1"/>
        </w:rPr>
        <w:t xml:space="preserve"> tokens</w:t>
      </w:r>
      <w:r w:rsidR="00F7562C">
        <w:rPr>
          <w:color w:val="000000" w:themeColor="text1"/>
        </w:rPr>
        <w:t xml:space="preserve"> paid to a cited publication will be</w:t>
      </w:r>
      <w:r w:rsidR="00E61186" w:rsidRPr="00030327">
        <w:rPr>
          <w:color w:val="000000" w:themeColor="text1"/>
        </w:rPr>
        <w:t xml:space="preserve"> based on the quality</w:t>
      </w:r>
      <w:r w:rsidR="00A9796C">
        <w:rPr>
          <w:color w:val="000000" w:themeColor="text1"/>
        </w:rPr>
        <w:t xml:space="preserve"> (determined by the perpetual review process)</w:t>
      </w:r>
      <w:r w:rsidR="00E61186" w:rsidRPr="00030327">
        <w:rPr>
          <w:color w:val="000000" w:themeColor="text1"/>
        </w:rPr>
        <w:t xml:space="preserve"> of the </w:t>
      </w:r>
      <w:r w:rsidR="00582337" w:rsidRPr="00030327">
        <w:rPr>
          <w:color w:val="000000" w:themeColor="text1"/>
        </w:rPr>
        <w:t>publication</w:t>
      </w:r>
      <w:r w:rsidR="00FE17AC">
        <w:rPr>
          <w:color w:val="000000" w:themeColor="text1"/>
        </w:rPr>
        <w:t xml:space="preserve">. Thus, </w:t>
      </w:r>
      <w:r w:rsidR="00CB0A9D">
        <w:rPr>
          <w:color w:val="000000" w:themeColor="text1"/>
        </w:rPr>
        <w:t xml:space="preserve">more </w:t>
      </w:r>
      <w:r w:rsidR="00FE17AC">
        <w:rPr>
          <w:color w:val="000000" w:themeColor="text1"/>
        </w:rPr>
        <w:t>OSO</w:t>
      </w:r>
      <w:r w:rsidR="00BF359C">
        <w:rPr>
          <w:color w:val="000000" w:themeColor="text1"/>
        </w:rPr>
        <w:t xml:space="preserve"> tokens will be transferred</w:t>
      </w:r>
      <w:r w:rsidR="00E61186" w:rsidRPr="00030327">
        <w:rPr>
          <w:color w:val="000000" w:themeColor="text1"/>
        </w:rPr>
        <w:t xml:space="preserve"> to the authors who publish high quality </w:t>
      </w:r>
      <w:r w:rsidR="00582337" w:rsidRPr="00030327">
        <w:rPr>
          <w:color w:val="000000" w:themeColor="text1"/>
        </w:rPr>
        <w:t>publication</w:t>
      </w:r>
      <w:r w:rsidR="00BF359C">
        <w:rPr>
          <w:color w:val="000000" w:themeColor="text1"/>
        </w:rPr>
        <w:t>s and the received</w:t>
      </w:r>
      <w:r w:rsidR="00E61186" w:rsidRPr="00030327">
        <w:rPr>
          <w:color w:val="000000" w:themeColor="text1"/>
        </w:rPr>
        <w:t xml:space="preserve"> </w:t>
      </w:r>
      <w:r w:rsidR="00570B5E">
        <w:rPr>
          <w:color w:val="000000" w:themeColor="text1"/>
        </w:rPr>
        <w:t xml:space="preserve">tokens </w:t>
      </w:r>
      <w:r w:rsidR="00E61186" w:rsidRPr="00030327">
        <w:rPr>
          <w:color w:val="000000" w:themeColor="text1"/>
        </w:rPr>
        <w:t xml:space="preserve">can be utilized to do high quality research which will then produce more </w:t>
      </w:r>
      <w:proofErr w:type="gramStart"/>
      <w:r w:rsidR="00E61186" w:rsidRPr="00030327">
        <w:rPr>
          <w:color w:val="000000" w:themeColor="text1"/>
        </w:rPr>
        <w:t>high quality</w:t>
      </w:r>
      <w:proofErr w:type="gramEnd"/>
      <w:r w:rsidR="00E61186" w:rsidRPr="00030327">
        <w:rPr>
          <w:color w:val="000000" w:themeColor="text1"/>
        </w:rPr>
        <w:t xml:space="preserve"> </w:t>
      </w:r>
      <w:r w:rsidR="00582337" w:rsidRPr="00030327">
        <w:rPr>
          <w:color w:val="000000" w:themeColor="text1"/>
        </w:rPr>
        <w:t>publication</w:t>
      </w:r>
      <w:r w:rsidR="00E61186" w:rsidRPr="00030327">
        <w:rPr>
          <w:color w:val="000000" w:themeColor="text1"/>
        </w:rPr>
        <w:t xml:space="preserve">s, hence creating a </w:t>
      </w:r>
      <w:r w:rsidR="00E61186" w:rsidRPr="00853749">
        <w:rPr>
          <w:i/>
          <w:color w:val="000000" w:themeColor="text1"/>
        </w:rPr>
        <w:t>strong positive cycle for high quality open research</w:t>
      </w:r>
      <w:r w:rsidR="00E61186" w:rsidRPr="00030327">
        <w:rPr>
          <w:color w:val="000000" w:themeColor="text1"/>
        </w:rPr>
        <w:t xml:space="preserve">. This will solve the problems (extremely competitive, 50% of the time wasted in grant writing) with </w:t>
      </w:r>
      <w:r w:rsidR="00AC1273">
        <w:rPr>
          <w:color w:val="000000" w:themeColor="text1"/>
        </w:rPr>
        <w:t xml:space="preserve">the </w:t>
      </w:r>
      <w:r w:rsidR="00E61186" w:rsidRPr="00030327">
        <w:rPr>
          <w:color w:val="000000" w:themeColor="text1"/>
        </w:rPr>
        <w:t>present funding scenario to some extent.</w:t>
      </w:r>
      <w:r w:rsidR="00E1322D">
        <w:rPr>
          <w:color w:val="000000" w:themeColor="text1"/>
        </w:rPr>
        <w:t xml:space="preserve"> In addition, it will encourage young students and researchers to produce high quality publications.</w:t>
      </w:r>
    </w:p>
    <w:p w14:paraId="64FA18D4" w14:textId="77777777" w:rsidR="00236234" w:rsidRPr="00030327" w:rsidRDefault="00236234" w:rsidP="00D705A6">
      <w:pPr>
        <w:rPr>
          <w:color w:val="000000" w:themeColor="text1"/>
        </w:rPr>
      </w:pPr>
    </w:p>
    <w:p w14:paraId="140E1A1E" w14:textId="00F5A8B0" w:rsidR="00A900C3" w:rsidRDefault="00993BCD" w:rsidP="00D705A6">
      <w:r>
        <w:rPr>
          <w:noProof/>
        </w:rPr>
        <w:drawing>
          <wp:inline distT="0" distB="0" distL="0" distR="0" wp14:anchorId="6B5518A3" wp14:editId="607A52A3">
            <wp:extent cx="5943600" cy="3220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alue_flow_back.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220085"/>
                    </a:xfrm>
                    <a:prstGeom prst="rect">
                      <a:avLst/>
                    </a:prstGeom>
                  </pic:spPr>
                </pic:pic>
              </a:graphicData>
            </a:graphic>
          </wp:inline>
        </w:drawing>
      </w:r>
    </w:p>
    <w:p w14:paraId="0BB682B6" w14:textId="38D4C6D3" w:rsidR="001D56F0" w:rsidRDefault="00A900C3" w:rsidP="00E671D4">
      <w:pPr>
        <w:pStyle w:val="Subtitle"/>
      </w:pPr>
      <w:r>
        <w:t xml:space="preserve">Figure </w:t>
      </w:r>
      <w:fldSimple w:instr=" STYLEREF 1 \s ">
        <w:r w:rsidR="00D35A68">
          <w:rPr>
            <w:noProof/>
          </w:rPr>
          <w:t>3</w:t>
        </w:r>
      </w:fldSimple>
      <w:r>
        <w:t>.</w:t>
      </w:r>
      <w:fldSimple w:instr=" SEQ Figure \* ARABIC \s 1 ">
        <w:r w:rsidR="00D35A68">
          <w:rPr>
            <w:noProof/>
          </w:rPr>
          <w:t>4</w:t>
        </w:r>
      </w:fldSimple>
      <w:r>
        <w:t xml:space="preserve"> Flow of value in OSO network</w:t>
      </w:r>
      <w:r w:rsidR="004E4E99">
        <w:t xml:space="preserve">. Product 1 </w:t>
      </w:r>
      <w:r w:rsidR="00562DCE">
        <w:t>is based on</w:t>
      </w:r>
      <w:r w:rsidR="00256A96">
        <w:t xml:space="preserve"> patent 1 which in</w:t>
      </w:r>
      <w:r w:rsidR="004E4E99">
        <w:t xml:space="preserve"> </w:t>
      </w:r>
      <w:r w:rsidR="00562DCE">
        <w:t xml:space="preserve">turn is based on </w:t>
      </w:r>
      <w:r w:rsidR="004E4E99">
        <w:t xml:space="preserve">publications </w:t>
      </w:r>
      <w:r w:rsidR="00EA315A">
        <w:t>1 &amp; 2, which were funded by</w:t>
      </w:r>
      <w:r w:rsidR="004E4E99">
        <w:t xml:space="preserve"> funding entities 1 &amp; 2 respectively. </w:t>
      </w:r>
    </w:p>
    <w:p w14:paraId="5E35676F" w14:textId="1A62624C" w:rsidR="00F261E8" w:rsidRDefault="00BD179F" w:rsidP="00E671D4">
      <w:pPr>
        <w:pStyle w:val="Subtitle"/>
        <w:rPr>
          <w:rFonts w:eastAsia="Georgia" w:cs="Georgia"/>
        </w:rPr>
      </w:pPr>
      <w:r>
        <w:t>The value created by an IPIS object flows upstream until it reaches the funding origin. Here, w</w:t>
      </w:r>
      <w:r w:rsidR="009F5CAF">
        <w:t>hen product 1 creates an economic value, a portion of</w:t>
      </w:r>
      <w:r>
        <w:t xml:space="preserve"> it is transferred to patent 1 and so on.</w:t>
      </w:r>
      <w:r w:rsidR="00A52DB4">
        <w:t xml:space="preserve"> The portion of funding that flows back from an IPIS object to another </w:t>
      </w:r>
      <w:r w:rsidR="00256A96">
        <w:t>can</w:t>
      </w:r>
      <w:r w:rsidR="00A52DB4">
        <w:t xml:space="preserve"> depend on several factors such as </w:t>
      </w:r>
      <w:r w:rsidR="003B7FBC">
        <w:t xml:space="preserve">nature of IPIS objects, </w:t>
      </w:r>
      <w:r w:rsidR="001A6799">
        <w:t xml:space="preserve">nature and </w:t>
      </w:r>
      <w:r w:rsidR="00A52DB4">
        <w:t xml:space="preserve">strength of relationship between </w:t>
      </w:r>
      <w:r w:rsidR="001A6799">
        <w:t>them</w:t>
      </w:r>
      <w:r w:rsidR="00A52DB4">
        <w:t>, any pre-agreement</w:t>
      </w:r>
      <w:r w:rsidR="001A6799">
        <w:t>,</w:t>
      </w:r>
      <w:r w:rsidR="001D56F0">
        <w:t xml:space="preserve"> etc</w:t>
      </w:r>
      <w:r w:rsidR="005C6E0D">
        <w:t xml:space="preserve">. The </w:t>
      </w:r>
      <w:r w:rsidR="008B7C6B">
        <w:t xml:space="preserve">model for </w:t>
      </w:r>
      <w:r w:rsidR="005C6E0D">
        <w:t>value flow</w:t>
      </w:r>
      <w:r w:rsidR="00BD626E">
        <w:t xml:space="preserve"> will be domain dependent and will be decided by voting. </w:t>
      </w:r>
      <w:r w:rsidR="00180511">
        <w:t>Let us assume a simple model where an IPIS object has to give 10% of the total value created to all its parents.</w:t>
      </w:r>
      <w:r w:rsidR="005829C8">
        <w:t xml:space="preserve"> Here, if product 1 </w:t>
      </w:r>
      <w:r w:rsidR="00A4682F">
        <w:t>generates</w:t>
      </w:r>
      <w:r w:rsidR="005829C8">
        <w:t xml:space="preserve"> $100, patent 1 will receive 10% of $100 = $10 and publication 1</w:t>
      </w:r>
      <w:r w:rsidR="00C17957">
        <w:t xml:space="preserve"> </w:t>
      </w:r>
      <w:r w:rsidR="005829C8">
        <w:t>&amp;</w:t>
      </w:r>
      <w:r w:rsidR="00C17957">
        <w:t xml:space="preserve"> </w:t>
      </w:r>
      <w:r w:rsidR="005829C8">
        <w:t>2 each will get ½*10% of $10 = 50 cents</w:t>
      </w:r>
      <w:r w:rsidR="00722589">
        <w:t xml:space="preserve"> (assuming strength of connection i</w:t>
      </w:r>
      <w:r w:rsidR="00900837">
        <w:t>s same i.e. equal cost of idea)</w:t>
      </w:r>
      <w:r w:rsidR="005829C8">
        <w:t xml:space="preserve">. Likewise, </w:t>
      </w:r>
      <w:r w:rsidR="00900837">
        <w:t xml:space="preserve">funding entities 1 &amp; 2 will </w:t>
      </w:r>
      <w:r w:rsidR="005829C8">
        <w:t>get 10% of 50 cents</w:t>
      </w:r>
      <w:r w:rsidR="00900837">
        <w:t xml:space="preserve"> = 5 cents from publication 1 &amp; 2 respectively.</w:t>
      </w:r>
    </w:p>
    <w:p w14:paraId="619B3B5B" w14:textId="10A4B842" w:rsidR="007C3859" w:rsidRPr="00EB04CC" w:rsidRDefault="005818A4" w:rsidP="006F22CD">
      <w:pPr>
        <w:pStyle w:val="Heading3"/>
      </w:pPr>
      <w:r>
        <w:t>Cost of storage</w:t>
      </w:r>
    </w:p>
    <w:p w14:paraId="527296EC" w14:textId="12A616AD" w:rsidR="002D75AD" w:rsidRDefault="007B16FB" w:rsidP="00D705A6">
      <w:r>
        <w:t>Publications wil</w:t>
      </w:r>
      <w:r w:rsidR="00B9026F">
        <w:t>l be stor</w:t>
      </w:r>
      <w:r>
        <w:t xml:space="preserve">ed as IPFS objects in </w:t>
      </w:r>
      <w:r w:rsidR="008B29F8">
        <w:t xml:space="preserve">a self-healing </w:t>
      </w:r>
      <w:r w:rsidR="00816CB9">
        <w:t xml:space="preserve">decentralized </w:t>
      </w:r>
      <w:r w:rsidR="00071BAF">
        <w:t>peer-to-peer</w:t>
      </w:r>
      <w:r w:rsidR="008B29F8">
        <w:t xml:space="preserve"> network</w:t>
      </w:r>
      <w:r w:rsidR="00882335">
        <w:t xml:space="preserve"> sustained </w:t>
      </w:r>
      <w:r w:rsidR="005A3CBD">
        <w:t>by</w:t>
      </w:r>
      <w:r w:rsidR="00882335">
        <w:t xml:space="preserve"> proof-of-storage </w:t>
      </w:r>
      <w:r w:rsidR="00EB58D7">
        <w:fldChar w:fldCharType="begin" w:fldLock="1"/>
      </w:r>
      <w:r w:rsidR="000120B6">
        <w:instrText>ADDIN CSL_CITATION {"citationItems":[{"id":"ITEM-1","itemData":{"abstract":"The authors introduce Sia, a platform for decentral-ized storage. Sia enables the formation of storage con-tracts between peers. Contracts are agreements be-tween a storage provider and their client, defining what data will be stored and at what price. They require the storage provider to prove, at regular in-tervals, that they are still storing their client's data. Contracts are stored in a blockchain, making them publicly auditable. In this respect, Sia can be viewed as a Bitcoin derivative that includes support for such contracts. Sia will initially be implemented as an alt-coin, and later financially connected to Bitcoin via a two-way peg.","author":[{"dropping-particle":"","family":"Vorick","given":"David","non-dropping-particle":"","parse-names":false,"suffix":""},{"dropping-particle":"","family":"Champine","given":"Luke","non-dropping-particle":"","parse-names":false,"suffix":""}],"id":"ITEM-1","issued":{"date-parts":[["2014"]]},"title":"Sia: Simple Decentralized Storage","type":"article-journal"},"uris":["http://www.mendeley.com/documents/?uuid=9e34b6e2-ccdb-45d9-865a-f05e9ea67147"]},{"id":"ITEM-2","itemData":{"DOI":"10.1109/ICPADS.2007.4447808","ISBN":"9781424418909","ISSN":"15219097","author":[{"dropping-particle":"","family":"Benet","given":"Juan","non-dropping-particle":"","parse-names":false,"suffix":""}],"container-title":"Proceedings of the International Conference on Parallel and Distributed Systems - ICPADS","id":"ITEM-2","issue":"Draft 3","issued":{"date-parts":[["2014"]]},"title":"IPFS - Content Addressed, Versioned, P2P File System","type":"article-journal","volume":"2"},"uris":["http://www.mendeley.com/documents/?uuid=e63a1ed2-51f6-4057-9a20-f5d589205e23"]}],"mendeley":{"formattedCitation":"(Vorick &amp; Champine, 2014; Benet, 2014)","plainTextFormattedCitation":"(Vorick &amp; Champine, 2014; Benet, 2014)","previouslyFormattedCitation":"(Vorick &amp; Champine, 2014; Benet, 2014)"},"properties":{"noteIndex":0},"schema":"https://github.com/citation-style-language/schema/raw/master/csl-citation.json"}</w:instrText>
      </w:r>
      <w:r w:rsidR="00EB58D7">
        <w:fldChar w:fldCharType="separate"/>
      </w:r>
      <w:r w:rsidR="002628A5" w:rsidRPr="002628A5">
        <w:rPr>
          <w:noProof/>
        </w:rPr>
        <w:t>(Vorick &amp; Champine, 2014; Benet, 2014)</w:t>
      </w:r>
      <w:r w:rsidR="00EB58D7">
        <w:fldChar w:fldCharType="end"/>
      </w:r>
      <w:r w:rsidR="00B9026F">
        <w:t>.</w:t>
      </w:r>
      <w:r w:rsidR="008373CE">
        <w:t xml:space="preserve"> </w:t>
      </w:r>
      <w:r w:rsidR="00EB58D7">
        <w:t xml:space="preserve">The </w:t>
      </w:r>
      <w:r w:rsidR="00C675EE">
        <w:t xml:space="preserve">protocol describing the storage </w:t>
      </w:r>
      <w:r w:rsidR="00EB58D7">
        <w:t xml:space="preserve">network hosting the publications </w:t>
      </w:r>
      <w:r w:rsidR="0078646C">
        <w:t>will be a</w:t>
      </w:r>
      <w:r w:rsidR="008373CE">
        <w:t xml:space="preserve"> subset of </w:t>
      </w:r>
      <w:r w:rsidR="0078646C">
        <w:t xml:space="preserve">IPIS </w:t>
      </w:r>
      <w:r w:rsidR="00C675EE">
        <w:t>protocol</w:t>
      </w:r>
      <w:r w:rsidR="0078646C">
        <w:t xml:space="preserve"> which </w:t>
      </w:r>
      <w:r w:rsidR="00F54A31">
        <w:t xml:space="preserve">itself </w:t>
      </w:r>
      <w:r w:rsidR="00060E7D">
        <w:t>will</w:t>
      </w:r>
      <w:r w:rsidR="00F54A31">
        <w:t xml:space="preserve"> be</w:t>
      </w:r>
      <w:r w:rsidR="00E35D5A">
        <w:t xml:space="preserve"> </w:t>
      </w:r>
      <w:r w:rsidR="00060E7D">
        <w:t xml:space="preserve">a </w:t>
      </w:r>
      <w:r w:rsidR="00E35D5A">
        <w:t xml:space="preserve">subset of </w:t>
      </w:r>
      <w:r w:rsidR="00060E7D">
        <w:t xml:space="preserve">the </w:t>
      </w:r>
      <w:r w:rsidR="00E35D5A">
        <w:t xml:space="preserve">OSO </w:t>
      </w:r>
      <w:r w:rsidR="00967482">
        <w:t>protocol</w:t>
      </w:r>
      <w:r w:rsidR="00E35D5A">
        <w:t>.</w:t>
      </w:r>
      <w:r w:rsidR="0009709D">
        <w:t xml:space="preserve"> The storage nodes will be paid in OSO tokens</w:t>
      </w:r>
      <w:r w:rsidR="003C55C9">
        <w:t xml:space="preserve"> from </w:t>
      </w:r>
      <w:r w:rsidR="00AC1273">
        <w:t xml:space="preserve">the </w:t>
      </w:r>
      <w:r w:rsidR="00ED1025">
        <w:t xml:space="preserve">OSO </w:t>
      </w:r>
      <w:r w:rsidR="00ED1025">
        <w:lastRenderedPageBreak/>
        <w:t>reserve fund</w:t>
      </w:r>
      <w:r w:rsidR="0009709D">
        <w:t xml:space="preserve"> and the cost of storage </w:t>
      </w:r>
      <w:r w:rsidR="00ED7B85">
        <w:t xml:space="preserve">of an IPFS object </w:t>
      </w:r>
      <w:r w:rsidR="0009709D">
        <w:t xml:space="preserve">will be dependent on </w:t>
      </w:r>
      <w:r w:rsidR="0033327D">
        <w:t>its</w:t>
      </w:r>
      <w:r w:rsidR="0009709D">
        <w:t xml:space="preserve"> size and access rate.</w:t>
      </w:r>
      <w:r w:rsidR="000642F8">
        <w:t xml:space="preserve"> </w:t>
      </w:r>
      <w:r w:rsidR="004B2B95">
        <w:t>The storage can be outsourced to any proof-of-storage peer-to-peer network</w:t>
      </w:r>
      <w:r w:rsidR="007F457F">
        <w:t xml:space="preserve"> if required</w:t>
      </w:r>
      <w:r w:rsidR="004B2B95">
        <w:t>.</w:t>
      </w:r>
    </w:p>
    <w:p w14:paraId="4E76055B" w14:textId="77777777" w:rsidR="008B65CA" w:rsidRDefault="008B65CA" w:rsidP="00D705A6"/>
    <w:p w14:paraId="6B7BF0A3" w14:textId="0CCB8226" w:rsidR="008B65CA" w:rsidRDefault="008B65CA" w:rsidP="00D705A6">
      <w:r>
        <w:br w:type="page"/>
      </w:r>
    </w:p>
    <w:p w14:paraId="3A1D9A60" w14:textId="1CB8286C" w:rsidR="00CE7D6B" w:rsidRDefault="00CE7D6B" w:rsidP="00CE7D6B">
      <w:pPr>
        <w:pStyle w:val="Heading1"/>
      </w:pPr>
      <w:r>
        <w:lastRenderedPageBreak/>
        <w:t>Conclusion</w:t>
      </w:r>
    </w:p>
    <w:p w14:paraId="37A82939" w14:textId="1C8D73C5" w:rsidR="00864033" w:rsidRPr="00652F0D" w:rsidRDefault="00271566" w:rsidP="00864033">
      <w:r>
        <w:t>The collective output of the scientific community is fundamentally dependent on the environment in which the members interact with each other. Current scientific ecosystem</w:t>
      </w:r>
      <w:r w:rsidR="00E65856">
        <w:t xml:space="preserve"> is closed, biased, slow, and</w:t>
      </w:r>
      <w:r>
        <w:t xml:space="preserve"> inefficient in general.</w:t>
      </w:r>
      <w:r w:rsidR="00DF2038">
        <w:t xml:space="preserve"> An open, fair, fast</w:t>
      </w:r>
      <w:r w:rsidR="00AC2DAC">
        <w:t>,</w:t>
      </w:r>
      <w:r w:rsidR="00DF2038">
        <w:t xml:space="preserve"> and efficient scientific ecosystem can be created using blockchain technology (or its variants)</w:t>
      </w:r>
      <w:r w:rsidR="006F163A">
        <w:t xml:space="preserve">. </w:t>
      </w:r>
      <w:r w:rsidR="00983866">
        <w:t xml:space="preserve">In this publication, </w:t>
      </w:r>
      <w:r w:rsidR="003E6C36">
        <w:t>open science organization (OSO)</w:t>
      </w:r>
      <w:r w:rsidR="00C35947">
        <w:t xml:space="preserve"> — </w:t>
      </w:r>
      <w:r w:rsidR="00983866">
        <w:t xml:space="preserve">a </w:t>
      </w:r>
      <w:r w:rsidR="00B2772C">
        <w:t xml:space="preserve">flexible </w:t>
      </w:r>
      <w:r w:rsidR="00983866">
        <w:t>decentralized aut</w:t>
      </w:r>
      <w:r w:rsidR="007A4497">
        <w:t xml:space="preserve">onomous organization (DAO) </w:t>
      </w:r>
      <w:r w:rsidR="002D6403">
        <w:t xml:space="preserve">— </w:t>
      </w:r>
      <w:r w:rsidR="00FE016E">
        <w:t>was proposed. A</w:t>
      </w:r>
      <w:r w:rsidR="00786247">
        <w:t>ll</w:t>
      </w:r>
      <w:r w:rsidR="00714469">
        <w:t xml:space="preserve"> processes in</w:t>
      </w:r>
      <w:r w:rsidR="00DD5E03">
        <w:t xml:space="preserve"> the</w:t>
      </w:r>
      <w:r w:rsidR="00714469">
        <w:t xml:space="preserve"> OSO ecosystem will be</w:t>
      </w:r>
      <w:r w:rsidR="0023166A">
        <w:t xml:space="preserve"> open and democratic.</w:t>
      </w:r>
    </w:p>
    <w:p w14:paraId="42392FC3" w14:textId="1EEEF58A" w:rsidR="001B1DAC" w:rsidRPr="001B1DAC" w:rsidRDefault="00864033" w:rsidP="00CC406D">
      <w:pPr>
        <w:spacing w:line="276" w:lineRule="auto"/>
        <w:jc w:val="left"/>
      </w:pPr>
      <w:r>
        <w:br w:type="page"/>
      </w:r>
      <w:bookmarkStart w:id="10" w:name="_pfjqoljsijk4" w:colFirst="0" w:colLast="0"/>
      <w:bookmarkEnd w:id="10"/>
    </w:p>
    <w:p w14:paraId="10954A76" w14:textId="4A5649AA" w:rsidR="00816CB9" w:rsidRDefault="00816CB9" w:rsidP="00D705A6">
      <w:pPr>
        <w:pStyle w:val="Heading1"/>
      </w:pPr>
      <w:r>
        <w:lastRenderedPageBreak/>
        <w:t>Other Ideas</w:t>
      </w:r>
    </w:p>
    <w:p w14:paraId="648798AC" w14:textId="5D83F139" w:rsidR="00816CB9" w:rsidRPr="00371301" w:rsidRDefault="00F843A9" w:rsidP="00371301">
      <w:pPr>
        <w:pStyle w:val="ListParagraph"/>
        <w:numPr>
          <w:ilvl w:val="0"/>
          <w:numId w:val="36"/>
        </w:numPr>
        <w:rPr>
          <w:rFonts w:ascii="Baskerville" w:hAnsi="Baskerville"/>
          <w:sz w:val="24"/>
          <w:szCs w:val="24"/>
        </w:rPr>
      </w:pPr>
      <w:r w:rsidRPr="00371301">
        <w:rPr>
          <w:rFonts w:ascii="Baskerville" w:hAnsi="Baskerville"/>
          <w:sz w:val="24"/>
          <w:szCs w:val="24"/>
        </w:rPr>
        <w:t xml:space="preserve">Connecting the OSO network with </w:t>
      </w:r>
      <w:r w:rsidR="00816CB9" w:rsidRPr="00371301">
        <w:rPr>
          <w:rFonts w:ascii="Baskerville" w:hAnsi="Baskerville"/>
          <w:sz w:val="24"/>
          <w:szCs w:val="24"/>
        </w:rPr>
        <w:t>proof-of-work blockchains</w:t>
      </w:r>
      <w:r w:rsidRPr="00371301">
        <w:rPr>
          <w:rFonts w:ascii="Baskerville" w:hAnsi="Baskerville"/>
          <w:sz w:val="24"/>
          <w:szCs w:val="24"/>
        </w:rPr>
        <w:t xml:space="preserve"> so that the scientific computation can be outsourced to the</w:t>
      </w:r>
      <w:r w:rsidR="00564304" w:rsidRPr="00371301">
        <w:rPr>
          <w:rFonts w:ascii="Baskerville" w:hAnsi="Baskerville"/>
          <w:sz w:val="24"/>
          <w:szCs w:val="24"/>
        </w:rPr>
        <w:t>se blockchains. This will transform the wasteful proof-of-work computations to useful computations</w:t>
      </w:r>
      <w:r w:rsidR="001D6B59" w:rsidRPr="00371301">
        <w:rPr>
          <w:rFonts w:ascii="Baskerville" w:hAnsi="Baskerville"/>
          <w:sz w:val="24"/>
          <w:szCs w:val="24"/>
        </w:rPr>
        <w:t xml:space="preserve"> </w:t>
      </w:r>
      <w:r w:rsidR="001D6B59" w:rsidRPr="00371301">
        <w:rPr>
          <w:rFonts w:ascii="Baskerville" w:hAnsi="Baskerville"/>
          <w:sz w:val="24"/>
          <w:szCs w:val="24"/>
        </w:rPr>
        <w:fldChar w:fldCharType="begin" w:fldLock="1"/>
      </w:r>
      <w:r w:rsidR="000120B6">
        <w:rPr>
          <w:rFonts w:ascii="Baskerville" w:hAnsi="Baskerville"/>
          <w:sz w:val="24"/>
          <w:szCs w:val="24"/>
        </w:rPr>
        <w:instrText>ADDIN CSL_CITATION {"citationItems":[{"id":"ITEM-1","itemData":{"abstract":"A distributed crypto-currency utilizing a hybrid proof-of-work design based on scrypt, skein, groestl and cubehash for the security portion of the proof of work, and Proof Of Boinc for the remaining portion of the Proof Of Work.","author":[{"dropping-particle":"","family":"Halford","given":"Rob","non-dropping-particle":"","parse-names":false,"suffix":""}],"id":"ITEM-1","issued":{"date-parts":[["2014"]]},"title":"Gridcoin: Crypto-Currency using Berkeley Open Infrastructure Network Computing Grid as a Proof Of Work","type":"article-journal"},"uris":["http://www.mendeley.com/documents/?uuid=dfdc9760-453b-4fd6-950c-13d553ab9910"]}],"mendeley":{"formattedCitation":"(Halford, 2014)","plainTextFormattedCitation":"(Halford, 2014)","previouslyFormattedCitation":"(Halford, 2014)"},"properties":{"noteIndex":0},"schema":"https://github.com/citation-style-language/schema/raw/master/csl-citation.json"}</w:instrText>
      </w:r>
      <w:r w:rsidR="001D6B59" w:rsidRPr="00371301">
        <w:rPr>
          <w:rFonts w:ascii="Baskerville" w:hAnsi="Baskerville"/>
          <w:sz w:val="24"/>
          <w:szCs w:val="24"/>
        </w:rPr>
        <w:fldChar w:fldCharType="separate"/>
      </w:r>
      <w:r w:rsidR="001D6B59" w:rsidRPr="00371301">
        <w:rPr>
          <w:rFonts w:ascii="Baskerville" w:hAnsi="Baskerville"/>
          <w:noProof/>
          <w:sz w:val="24"/>
          <w:szCs w:val="24"/>
        </w:rPr>
        <w:t>(Halford, 2014)</w:t>
      </w:r>
      <w:r w:rsidR="001D6B59" w:rsidRPr="00371301">
        <w:rPr>
          <w:rFonts w:ascii="Baskerville" w:hAnsi="Baskerville"/>
          <w:sz w:val="24"/>
          <w:szCs w:val="24"/>
        </w:rPr>
        <w:fldChar w:fldCharType="end"/>
      </w:r>
      <w:r w:rsidR="00564304" w:rsidRPr="00371301">
        <w:rPr>
          <w:rFonts w:ascii="Baskerville" w:hAnsi="Baskerville"/>
          <w:sz w:val="24"/>
          <w:szCs w:val="24"/>
        </w:rPr>
        <w:t>.</w:t>
      </w:r>
    </w:p>
    <w:p w14:paraId="419E6A7D" w14:textId="23F152EE" w:rsidR="00A2623C" w:rsidRPr="00D41BF8" w:rsidRDefault="00C00EA6" w:rsidP="00D705A6">
      <w:pPr>
        <w:pStyle w:val="ListParagraph"/>
        <w:numPr>
          <w:ilvl w:val="0"/>
          <w:numId w:val="36"/>
        </w:numPr>
        <w:rPr>
          <w:rFonts w:ascii="Baskerville" w:hAnsi="Baskerville"/>
          <w:sz w:val="24"/>
          <w:szCs w:val="24"/>
        </w:rPr>
      </w:pPr>
      <w:r w:rsidRPr="00371301">
        <w:rPr>
          <w:rFonts w:ascii="Baskerville" w:hAnsi="Baskerville"/>
          <w:sz w:val="24"/>
          <w:szCs w:val="24"/>
        </w:rPr>
        <w:br w:type="page"/>
      </w:r>
    </w:p>
    <w:p w14:paraId="6D704B40" w14:textId="0803C73F" w:rsidR="00A2623C" w:rsidRDefault="00A2623C" w:rsidP="00D705A6">
      <w:pPr>
        <w:pStyle w:val="Heading1"/>
      </w:pPr>
      <w:r>
        <w:lastRenderedPageBreak/>
        <w:t>Challenges</w:t>
      </w:r>
    </w:p>
    <w:p w14:paraId="16296484" w14:textId="0553D00E" w:rsidR="00C00EA6" w:rsidRPr="00C00EA6" w:rsidRDefault="00961829" w:rsidP="00C00EA6">
      <w:pPr>
        <w:pStyle w:val="ListParagraph"/>
        <w:numPr>
          <w:ilvl w:val="0"/>
          <w:numId w:val="33"/>
        </w:numPr>
        <w:rPr>
          <w:rFonts w:ascii="Baskerville" w:hAnsi="Baskerville"/>
          <w:sz w:val="24"/>
        </w:rPr>
      </w:pPr>
      <w:r w:rsidRPr="00C00EA6">
        <w:rPr>
          <w:rFonts w:ascii="Baskerville" w:hAnsi="Baskerville"/>
          <w:sz w:val="24"/>
        </w:rPr>
        <w:t>Incorporating diverse research entities</w:t>
      </w:r>
      <w:r w:rsidR="00946B41">
        <w:rPr>
          <w:rFonts w:ascii="Baskerville" w:hAnsi="Baskerville"/>
          <w:sz w:val="24"/>
        </w:rPr>
        <w:t xml:space="preserve"> </w:t>
      </w:r>
    </w:p>
    <w:p w14:paraId="0743254C" w14:textId="31562D6F" w:rsidR="00961829" w:rsidRPr="00C00EA6" w:rsidRDefault="006776F5" w:rsidP="00946B41">
      <w:pPr>
        <w:pStyle w:val="ListParagraph"/>
        <w:numPr>
          <w:ilvl w:val="1"/>
          <w:numId w:val="33"/>
        </w:numPr>
        <w:rPr>
          <w:rFonts w:ascii="Baskerville" w:hAnsi="Baskerville"/>
          <w:sz w:val="24"/>
        </w:rPr>
      </w:pPr>
      <w:r w:rsidRPr="00C00EA6">
        <w:rPr>
          <w:rFonts w:ascii="Baskerville" w:hAnsi="Baskerville"/>
          <w:sz w:val="24"/>
        </w:rPr>
        <w:t>cross country collaboration</w:t>
      </w:r>
    </w:p>
    <w:p w14:paraId="5AA4B371" w14:textId="5219B94A" w:rsidR="00C00EA6" w:rsidRPr="00C00EA6" w:rsidRDefault="00C00EA6" w:rsidP="00946B41">
      <w:pPr>
        <w:pStyle w:val="ListParagraph"/>
        <w:numPr>
          <w:ilvl w:val="1"/>
          <w:numId w:val="33"/>
        </w:numPr>
        <w:rPr>
          <w:rFonts w:ascii="Baskerville" w:hAnsi="Baskerville"/>
          <w:sz w:val="24"/>
        </w:rPr>
      </w:pPr>
      <w:r w:rsidRPr="00C00EA6">
        <w:rPr>
          <w:rFonts w:ascii="Baskerville" w:hAnsi="Baskerville"/>
          <w:sz w:val="24"/>
        </w:rPr>
        <w:t>cross organizations collaboration</w:t>
      </w:r>
    </w:p>
    <w:p w14:paraId="36023715" w14:textId="5F270D0C" w:rsidR="006776F5" w:rsidRDefault="006776F5" w:rsidP="00C00EA6">
      <w:pPr>
        <w:pStyle w:val="ListParagraph"/>
        <w:numPr>
          <w:ilvl w:val="0"/>
          <w:numId w:val="33"/>
        </w:numPr>
        <w:rPr>
          <w:rFonts w:ascii="Baskerville" w:hAnsi="Baskerville"/>
          <w:sz w:val="24"/>
        </w:rPr>
      </w:pPr>
      <w:r w:rsidRPr="00C00EA6">
        <w:rPr>
          <w:rFonts w:ascii="Baskerville" w:hAnsi="Baskerville"/>
          <w:sz w:val="24"/>
        </w:rPr>
        <w:t>Incorporating research entities form private companies and security agencies</w:t>
      </w:r>
    </w:p>
    <w:p w14:paraId="0093CC86" w14:textId="1C685A91" w:rsidR="00996885" w:rsidRDefault="00996885" w:rsidP="00C00EA6">
      <w:pPr>
        <w:pStyle w:val="ListParagraph"/>
        <w:numPr>
          <w:ilvl w:val="0"/>
          <w:numId w:val="33"/>
        </w:numPr>
        <w:rPr>
          <w:rFonts w:ascii="Baskerville" w:hAnsi="Baskerville"/>
          <w:sz w:val="24"/>
        </w:rPr>
      </w:pPr>
      <w:r>
        <w:rPr>
          <w:rFonts w:ascii="Baskerville" w:hAnsi="Baskerville"/>
          <w:sz w:val="24"/>
        </w:rPr>
        <w:t>Protecting business interests while making everything transparent</w:t>
      </w:r>
    </w:p>
    <w:p w14:paraId="6C6325C8" w14:textId="0C9E0BAB" w:rsidR="00F51F3B" w:rsidRPr="00F51F3B" w:rsidRDefault="00F51F3B" w:rsidP="00F51F3B">
      <w:pPr>
        <w:spacing w:line="276" w:lineRule="auto"/>
        <w:jc w:val="left"/>
        <w:rPr>
          <w:rFonts w:cs="Arial"/>
          <w:color w:val="000000"/>
          <w:szCs w:val="22"/>
        </w:rPr>
      </w:pPr>
      <w:r>
        <w:br w:type="page"/>
      </w:r>
    </w:p>
    <w:p w14:paraId="5340DA38" w14:textId="3EC17B9A" w:rsidR="00B36826" w:rsidRDefault="00B36826" w:rsidP="00D705A6">
      <w:pPr>
        <w:pStyle w:val="Heading1"/>
      </w:pPr>
      <w:r>
        <w:lastRenderedPageBreak/>
        <w:t xml:space="preserve">Drawbacks of OSO </w:t>
      </w:r>
    </w:p>
    <w:p w14:paraId="12B3B4B4" w14:textId="03B7F695" w:rsidR="000A354E" w:rsidRDefault="00E47090" w:rsidP="00D705A6">
      <w:pPr>
        <w:pStyle w:val="ListParagraph"/>
        <w:numPr>
          <w:ilvl w:val="0"/>
          <w:numId w:val="27"/>
        </w:numPr>
      </w:pPr>
      <w:r>
        <w:t>1</w:t>
      </w:r>
    </w:p>
    <w:p w14:paraId="3ED1FD05" w14:textId="437B5A11" w:rsidR="00E47090" w:rsidRDefault="00E47090" w:rsidP="00D705A6">
      <w:pPr>
        <w:pStyle w:val="ListParagraph"/>
        <w:numPr>
          <w:ilvl w:val="0"/>
          <w:numId w:val="27"/>
        </w:numPr>
      </w:pPr>
      <w:r>
        <w:t>2</w:t>
      </w:r>
    </w:p>
    <w:p w14:paraId="15D0107B" w14:textId="1F0CDA40" w:rsidR="00E47090" w:rsidRPr="00E47090" w:rsidRDefault="00E47090" w:rsidP="00D705A6">
      <w:pPr>
        <w:rPr>
          <w:rFonts w:ascii="Arial" w:hAnsi="Arial" w:cs="Arial"/>
          <w:color w:val="000000"/>
          <w:sz w:val="22"/>
          <w:szCs w:val="22"/>
        </w:rPr>
      </w:pPr>
      <w:r>
        <w:br w:type="page"/>
      </w:r>
    </w:p>
    <w:p w14:paraId="5F86BB15" w14:textId="4EC3EC4B" w:rsidR="009F76DD" w:rsidRDefault="009F76DD" w:rsidP="00D705A6">
      <w:pPr>
        <w:pStyle w:val="Heading1"/>
      </w:pPr>
      <w:r>
        <w:lastRenderedPageBreak/>
        <w:t>References</w:t>
      </w:r>
    </w:p>
    <w:p w14:paraId="0C20A634" w14:textId="665A496D" w:rsidR="000120B6" w:rsidRPr="000120B6" w:rsidRDefault="009F76DD" w:rsidP="000120B6">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0120B6" w:rsidRPr="000120B6">
        <w:rPr>
          <w:noProof/>
        </w:rPr>
        <w:t xml:space="preserve">Baker, M. (2016). Is there a reproducibility crisis? </w:t>
      </w:r>
      <w:r w:rsidR="000120B6" w:rsidRPr="000120B6">
        <w:rPr>
          <w:i/>
          <w:iCs/>
          <w:noProof/>
        </w:rPr>
        <w:t>Nature</w:t>
      </w:r>
      <w:r w:rsidR="000120B6" w:rsidRPr="000120B6">
        <w:rPr>
          <w:noProof/>
        </w:rPr>
        <w:t>. 533. p.pp. 452–454.</w:t>
      </w:r>
    </w:p>
    <w:p w14:paraId="5B94D0B6"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Baumgart, I. &amp; Mies, S. (2007). S/Kademlia: A practicable approach towards secure key-based routing. </w:t>
      </w:r>
      <w:r w:rsidRPr="000120B6">
        <w:rPr>
          <w:i/>
          <w:iCs/>
          <w:noProof/>
        </w:rPr>
        <w:t>Proceedings of the International Conference on Parallel and Distributed Systems - ICPADS</w:t>
      </w:r>
      <w:r w:rsidRPr="000120B6">
        <w:rPr>
          <w:noProof/>
        </w:rPr>
        <w:t>. 2.</w:t>
      </w:r>
    </w:p>
    <w:p w14:paraId="7717BC51"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Benet, J. (2014). IPFS - Content Addressed, Versioned, P2P File System. </w:t>
      </w:r>
      <w:r w:rsidRPr="000120B6">
        <w:rPr>
          <w:i/>
          <w:iCs/>
          <w:noProof/>
        </w:rPr>
        <w:t>Proceedings of the International Conference on Parallel and Distributed Systems - ICPADS</w:t>
      </w:r>
      <w:r w:rsidRPr="000120B6">
        <w:rPr>
          <w:noProof/>
        </w:rPr>
        <w:t>. 2 (Draft 3).</w:t>
      </w:r>
    </w:p>
    <w:p w14:paraId="64A06656"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Bergstrom, T.C., Courant, P.N., McAfee, R.P. &amp; Williams, M.A. (2014). Evaluating big deal journal bundles. </w:t>
      </w:r>
      <w:r w:rsidRPr="000120B6">
        <w:rPr>
          <w:i/>
          <w:iCs/>
          <w:noProof/>
        </w:rPr>
        <w:t>Proceedings of the National Academy of Sciences of the United States of America</w:t>
      </w:r>
      <w:r w:rsidRPr="000120B6">
        <w:rPr>
          <w:noProof/>
        </w:rPr>
        <w:t>. [Online]. 111 (26). p.pp. 9425–30. Available from: http://www.ncbi.nlm.nih.gov/pubmed/24979785%5Cnhttp://www.pubmedcentral.nih.gov/articlerender.fcgi?artid=PMC4084480.</w:t>
      </w:r>
    </w:p>
    <w:p w14:paraId="7882D545"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Deegan, P. (2014). </w:t>
      </w:r>
      <w:r w:rsidRPr="000120B6">
        <w:rPr>
          <w:i/>
          <w:iCs/>
          <w:noProof/>
        </w:rPr>
        <w:t>Chapter 14—The Relational Matrix: The Free and Emergent Organizations of Digital Groups and Identities</w:t>
      </w:r>
      <w:r w:rsidRPr="000120B6">
        <w:rPr>
          <w:noProof/>
        </w:rPr>
        <w:t>.</w:t>
      </w:r>
    </w:p>
    <w:p w14:paraId="4E3CA4B6"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Dwork, C. &amp; Naor, M. (1993). Pricing via Processing or Combatting Junk Mail. In: E. F. Brickell (ed.). </w:t>
      </w:r>
      <w:r w:rsidRPr="000120B6">
        <w:rPr>
          <w:i/>
          <w:iCs/>
          <w:noProof/>
        </w:rPr>
        <w:t>Advances in Cryptology --- CRYPTO’ 92: 12th Annual International Cryptology Conference Santa Barbara, California, USA August 16--20, 1992 Proceedings</w:t>
      </w:r>
      <w:r w:rsidRPr="000120B6">
        <w:rPr>
          <w:noProof/>
        </w:rPr>
        <w:t>. [Online]. Berlin, Heidelberg: Springer Berlin Heidelberg, pp. 139–147. Available from: https://doi.org/10.1007/3-540-48071-4_10.</w:t>
      </w:r>
    </w:p>
    <w:p w14:paraId="0787C2A5"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Fernandez, J.A. (1998). The transition from an individual science to a collective one: The case of astronomy. </w:t>
      </w:r>
      <w:r w:rsidRPr="000120B6">
        <w:rPr>
          <w:i/>
          <w:iCs/>
          <w:noProof/>
        </w:rPr>
        <w:t>Scientometrics</w:t>
      </w:r>
      <w:r w:rsidRPr="000120B6">
        <w:rPr>
          <w:noProof/>
        </w:rPr>
        <w:t>. 42 (1). p.pp. 61–74.</w:t>
      </w:r>
    </w:p>
    <w:p w14:paraId="7E42F653"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Goldacre, B. (2014). </w:t>
      </w:r>
      <w:r w:rsidRPr="000120B6">
        <w:rPr>
          <w:i/>
          <w:iCs/>
          <w:noProof/>
        </w:rPr>
        <w:t>Bad pharma: how drug companies mislead doctors and harm patients</w:t>
      </w:r>
      <w:r w:rsidRPr="000120B6">
        <w:rPr>
          <w:noProof/>
        </w:rPr>
        <w:t>. Macmillan.</w:t>
      </w:r>
    </w:p>
    <w:p w14:paraId="69F0CBCE"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Goldacre, B. (2010). </w:t>
      </w:r>
      <w:r w:rsidRPr="000120B6">
        <w:rPr>
          <w:i/>
          <w:iCs/>
          <w:noProof/>
        </w:rPr>
        <w:t>Bad science: Quacks, hacks, and big pharma flacks</w:t>
      </w:r>
      <w:r w:rsidRPr="000120B6">
        <w:rPr>
          <w:noProof/>
        </w:rPr>
        <w:t>. McClelland &amp; Stewart.</w:t>
      </w:r>
    </w:p>
    <w:p w14:paraId="55C78F34"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Halford, R. (2014). </w:t>
      </w:r>
      <w:r w:rsidRPr="000120B6">
        <w:rPr>
          <w:i/>
          <w:iCs/>
          <w:noProof/>
        </w:rPr>
        <w:t>Gridcoin: Crypto-Currency using Berkeley Open Infrastructure Network Computing Grid as a Proof Of Work</w:t>
      </w:r>
      <w:r w:rsidRPr="000120B6">
        <w:rPr>
          <w:noProof/>
        </w:rPr>
        <w:t>. [Online]. Available from: https://gridcoin.us/images/gridcoin-white-paper.pdf.</w:t>
      </w:r>
    </w:p>
    <w:p w14:paraId="63CD90E9"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Krimsky, S. (2013). Do Financial Conflicts of Interest Bias Research? </w:t>
      </w:r>
      <w:r w:rsidRPr="000120B6">
        <w:rPr>
          <w:i/>
          <w:iCs/>
          <w:noProof/>
        </w:rPr>
        <w:t>Science, Technology, &amp; Human Values</w:t>
      </w:r>
      <w:r w:rsidRPr="000120B6">
        <w:rPr>
          <w:noProof/>
        </w:rPr>
        <w:t>. [Online]. 38 (4). p.pp. 566–587. Available from: http://journals.sagepub.com/doi/10.1177/0162243912456271.</w:t>
      </w:r>
    </w:p>
    <w:p w14:paraId="603D1E5F"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Maymounkov, P. &amp; Mazieres, D. (2004). Kademlia: A peer-to-peer information systembased on the xor metric. </w:t>
      </w:r>
      <w:r w:rsidRPr="000120B6">
        <w:rPr>
          <w:i/>
          <w:iCs/>
          <w:noProof/>
        </w:rPr>
        <w:t>New York University</w:t>
      </w:r>
      <w:r w:rsidRPr="000120B6">
        <w:rPr>
          <w:noProof/>
        </w:rPr>
        <w:t>.</w:t>
      </w:r>
    </w:p>
    <w:p w14:paraId="23C319A6"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Nakamoto, S. (2008). Bitcoin: A Peer-to-Peer Electronic Cash System. </w:t>
      </w:r>
      <w:r w:rsidRPr="000120B6">
        <w:rPr>
          <w:i/>
          <w:iCs/>
          <w:noProof/>
        </w:rPr>
        <w:t>Www.Bitcoin.Org</w:t>
      </w:r>
      <w:r w:rsidRPr="000120B6">
        <w:rPr>
          <w:noProof/>
        </w:rPr>
        <w:t>. [Online]. p.p. 9. Available from: https://bitcoin.org/bitcoin.pdf.</w:t>
      </w:r>
    </w:p>
    <w:p w14:paraId="0EBBC7CE"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Phan, T., Hardesty, L.C., Hug, J. &amp; Sheckells, C.L. (2011). </w:t>
      </w:r>
      <w:r w:rsidRPr="000120B6">
        <w:rPr>
          <w:i/>
          <w:iCs/>
          <w:noProof/>
        </w:rPr>
        <w:t>Documentation for the Academic Libraries Survey (ALS) Public Use Data File</w:t>
      </w:r>
      <w:r w:rsidRPr="000120B6">
        <w:rPr>
          <w:noProof/>
        </w:rPr>
        <w:t>.</w:t>
      </w:r>
    </w:p>
    <w:p w14:paraId="54ECDCC9"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Popov, S. (2016). </w:t>
      </w:r>
      <w:r w:rsidRPr="000120B6">
        <w:rPr>
          <w:i/>
          <w:iCs/>
          <w:noProof/>
        </w:rPr>
        <w:t>The Tangle</w:t>
      </w:r>
      <w:r w:rsidRPr="000120B6">
        <w:rPr>
          <w:noProof/>
        </w:rPr>
        <w:t>. [Online]. Available from: https://iota.org/IOTA_Whitepaper.pdf.</w:t>
      </w:r>
    </w:p>
    <w:p w14:paraId="1DDEF8A4"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Vorick, D. &amp; Champine, L. (2014). </w:t>
      </w:r>
      <w:r w:rsidRPr="000120B6">
        <w:rPr>
          <w:i/>
          <w:iCs/>
          <w:noProof/>
        </w:rPr>
        <w:t>Sia: Simple Decentralized Storage</w:t>
      </w:r>
      <w:r w:rsidRPr="000120B6">
        <w:rPr>
          <w:noProof/>
        </w:rPr>
        <w:t>.</w:t>
      </w:r>
    </w:p>
    <w:p w14:paraId="0DF57B74"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Ware, M. &amp; Mabe, M. (2015). The STM Report: An overview of scientific and scholarly journal publishing. </w:t>
      </w:r>
      <w:r w:rsidRPr="000120B6">
        <w:rPr>
          <w:i/>
          <w:iCs/>
          <w:noProof/>
        </w:rPr>
        <w:t>The STM Report</w:t>
      </w:r>
      <w:r w:rsidRPr="000120B6">
        <w:rPr>
          <w:noProof/>
        </w:rPr>
        <w:t>. [Online]. Available from: http://www.stm-assoc.org/2009_10_13_MWC_STM_Report.pdf.</w:t>
      </w:r>
    </w:p>
    <w:p w14:paraId="1D8DDCBF" w14:textId="77777777" w:rsidR="000120B6" w:rsidRPr="000120B6" w:rsidRDefault="000120B6" w:rsidP="000120B6">
      <w:pPr>
        <w:widowControl w:val="0"/>
        <w:autoSpaceDE w:val="0"/>
        <w:autoSpaceDN w:val="0"/>
        <w:adjustRightInd w:val="0"/>
        <w:ind w:left="480" w:hanging="480"/>
        <w:rPr>
          <w:noProof/>
        </w:rPr>
      </w:pPr>
      <w:r w:rsidRPr="000120B6">
        <w:rPr>
          <w:noProof/>
        </w:rPr>
        <w:t xml:space="preserve">Wood, G. (2014). Ethereum: a secure decentralised generalised transaction ledger. </w:t>
      </w:r>
      <w:r w:rsidRPr="000120B6">
        <w:rPr>
          <w:i/>
          <w:iCs/>
          <w:noProof/>
        </w:rPr>
        <w:t>Ethereum Project Yellow Paper</w:t>
      </w:r>
      <w:r w:rsidRPr="000120B6">
        <w:rPr>
          <w:noProof/>
        </w:rPr>
        <w:t>. p.pp. 1–32.</w:t>
      </w:r>
    </w:p>
    <w:p w14:paraId="64956DDF" w14:textId="35E3C513" w:rsidR="009F76DD" w:rsidRPr="009F76DD" w:rsidRDefault="009F76DD" w:rsidP="000120B6">
      <w:pPr>
        <w:widowControl w:val="0"/>
        <w:autoSpaceDE w:val="0"/>
        <w:autoSpaceDN w:val="0"/>
        <w:adjustRightInd w:val="0"/>
        <w:ind w:left="480" w:hanging="480"/>
      </w:pPr>
      <w:r>
        <w:fldChar w:fldCharType="end"/>
      </w:r>
    </w:p>
    <w:p w14:paraId="6438A68B" w14:textId="77777777" w:rsidR="002D75AD" w:rsidRPr="00E76576" w:rsidRDefault="002D75AD" w:rsidP="00D705A6">
      <w:pPr>
        <w:rPr>
          <w:highlight w:val="white"/>
        </w:rPr>
      </w:pPr>
    </w:p>
    <w:p w14:paraId="6C5A19C8" w14:textId="77777777" w:rsidR="002D75AD" w:rsidRPr="00E76576" w:rsidRDefault="002D75AD" w:rsidP="00D705A6">
      <w:pPr>
        <w:rPr>
          <w:highlight w:val="white"/>
        </w:rPr>
      </w:pPr>
    </w:p>
    <w:p w14:paraId="05228D5D" w14:textId="77777777" w:rsidR="002D75AD" w:rsidRPr="00E76576" w:rsidRDefault="002D75AD" w:rsidP="00D705A6">
      <w:bookmarkStart w:id="11" w:name="_vdfcm6tsnbv0" w:colFirst="0" w:colLast="0"/>
      <w:bookmarkEnd w:id="11"/>
    </w:p>
    <w:sectPr w:rsidR="002D75AD" w:rsidRPr="00E76576">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Baskerville">
    <w:panose1 w:val="02020502070401020303"/>
    <w:charset w:val="00"/>
    <w:family w:val="roman"/>
    <w:pitch w:val="variable"/>
    <w:sig w:usb0="80000067" w:usb1="02000000"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Helvetica Neue">
    <w:panose1 w:val="02000503000000020004"/>
    <w:charset w:val="00"/>
    <w:family w:val="auto"/>
    <w:pitch w:val="variable"/>
    <w:sig w:usb0="E50002FF" w:usb1="500079DB" w:usb2="00000010" w:usb3="00000000" w:csb0="00000001" w:csb1="00000000"/>
  </w:font>
  <w:font w:name="Kartika">
    <w:panose1 w:val="02020503030404060203"/>
    <w:charset w:val="00"/>
    <w:family w:val="roman"/>
    <w:pitch w:val="variable"/>
    <w:sig w:usb0="008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2B6483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516ADA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C94060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4A52A5F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73D2D36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13E842E"/>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82C2B9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1BECAA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6B1479BE"/>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D3AABB34"/>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494B6A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4B6946"/>
    <w:multiLevelType w:val="multilevel"/>
    <w:tmpl w:val="C3D424A6"/>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2" w15:restartNumberingAfterBreak="0">
    <w:nsid w:val="0B31028B"/>
    <w:multiLevelType w:val="hybridMultilevel"/>
    <w:tmpl w:val="76AAE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132F85"/>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100E09CA"/>
    <w:multiLevelType w:val="multilevel"/>
    <w:tmpl w:val="5AEA4E6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15:restartNumberingAfterBreak="0">
    <w:nsid w:val="112D166C"/>
    <w:multiLevelType w:val="hybridMultilevel"/>
    <w:tmpl w:val="F214978A"/>
    <w:lvl w:ilvl="0" w:tplc="86EEC60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DD6DF7"/>
    <w:multiLevelType w:val="hybridMultilevel"/>
    <w:tmpl w:val="B532D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2EC12C2"/>
    <w:multiLevelType w:val="hybridMultilevel"/>
    <w:tmpl w:val="6BF4D4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53707D9"/>
    <w:multiLevelType w:val="hybridMultilevel"/>
    <w:tmpl w:val="63E48D9A"/>
    <w:lvl w:ilvl="0" w:tplc="86EEC602">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382EC0"/>
    <w:multiLevelType w:val="hybridMultilevel"/>
    <w:tmpl w:val="6CE4CECE"/>
    <w:lvl w:ilvl="0" w:tplc="0409000F">
      <w:start w:val="1"/>
      <w:numFmt w:val="decimal"/>
      <w:lvlText w:val="%1."/>
      <w:lvlJc w:val="left"/>
      <w:pPr>
        <w:ind w:left="1210" w:hanging="360"/>
      </w:pPr>
    </w:lvl>
    <w:lvl w:ilvl="1" w:tplc="61264764">
      <w:start w:val="1"/>
      <w:numFmt w:val="decimal"/>
      <w:lvlText w:val="%2)"/>
      <w:lvlJc w:val="left"/>
      <w:pPr>
        <w:ind w:left="1930" w:hanging="360"/>
      </w:pPr>
      <w:rPr>
        <w:rFonts w:hint="default"/>
      </w:r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20" w15:restartNumberingAfterBreak="0">
    <w:nsid w:val="194B1445"/>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24772FE1"/>
    <w:multiLevelType w:val="multilevel"/>
    <w:tmpl w:val="1382C172"/>
    <w:lvl w:ilvl="0">
      <w:start w:val="1"/>
      <w:numFmt w:val="bullet"/>
      <w:lvlText w:val="●"/>
      <w:lvlJc w:val="left"/>
      <w:pPr>
        <w:ind w:left="720" w:firstLine="360"/>
      </w:pPr>
      <w:rPr>
        <w:rFonts w:ascii="Georgia" w:eastAsia="Georgia" w:hAnsi="Georgia" w:cs="Georgia"/>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15:restartNumberingAfterBreak="0">
    <w:nsid w:val="253465F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8296548"/>
    <w:multiLevelType w:val="multilevel"/>
    <w:tmpl w:val="94C49F8A"/>
    <w:lvl w:ilvl="0">
      <w:start w:val="1"/>
      <w:numFmt w:val="bullet"/>
      <w:lvlText w:val="●"/>
      <w:lvlJc w:val="left"/>
      <w:pPr>
        <w:ind w:left="720" w:firstLine="360"/>
      </w:pPr>
      <w:rPr>
        <w:rFonts w:ascii="Arial" w:eastAsia="Arial" w:hAnsi="Arial" w:cs="Arial"/>
        <w:color w:val="222222"/>
        <w:sz w:val="19"/>
        <w:szCs w:val="19"/>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33D665A6"/>
    <w:multiLevelType w:val="hybridMultilevel"/>
    <w:tmpl w:val="C93C8D02"/>
    <w:lvl w:ilvl="0" w:tplc="0428C61C">
      <w:start w:val="4"/>
      <w:numFmt w:val="bullet"/>
      <w:lvlText w:val="—"/>
      <w:lvlJc w:val="left"/>
      <w:pPr>
        <w:ind w:left="720" w:hanging="360"/>
      </w:pPr>
      <w:rPr>
        <w:rFonts w:ascii="Baskerville" w:eastAsia="Arial" w:hAnsi="Baskervill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C5E1937"/>
    <w:multiLevelType w:val="hybridMultilevel"/>
    <w:tmpl w:val="EF308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E57C80"/>
    <w:multiLevelType w:val="hybridMultilevel"/>
    <w:tmpl w:val="FBDE29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3B4D8A"/>
    <w:multiLevelType w:val="multilevel"/>
    <w:tmpl w:val="C066AA14"/>
    <w:lvl w:ilvl="0">
      <w:start w:val="1"/>
      <w:numFmt w:val="bullet"/>
      <w:lvlText w:val="●"/>
      <w:lvlJc w:val="left"/>
      <w:pPr>
        <w:ind w:left="720" w:firstLine="360"/>
      </w:pPr>
      <w:rPr>
        <w:rFonts w:ascii="Arial" w:eastAsia="Arial" w:hAnsi="Arial" w:cs="Arial"/>
        <w:color w:val="222222"/>
        <w:sz w:val="19"/>
        <w:szCs w:val="19"/>
        <w:highlight w:val="white"/>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8" w15:restartNumberingAfterBreak="0">
    <w:nsid w:val="44372AAE"/>
    <w:multiLevelType w:val="multilevel"/>
    <w:tmpl w:val="0409001D"/>
    <w:lvl w:ilvl="0">
      <w:start w:val="1"/>
      <w:numFmt w:val="decimal"/>
      <w:lvlText w:val="%1)"/>
      <w:lvlJc w:val="left"/>
      <w:pPr>
        <w:ind w:left="360" w:hanging="360"/>
      </w:pPr>
      <w:rPr>
        <w:u w:val="none"/>
      </w:rPr>
    </w:lvl>
    <w:lvl w:ilvl="1">
      <w:start w:val="1"/>
      <w:numFmt w:val="lowerLetter"/>
      <w:lvlText w:val="%2)"/>
      <w:lvlJc w:val="left"/>
      <w:pPr>
        <w:ind w:left="720" w:hanging="360"/>
      </w:pPr>
      <w:rPr>
        <w:u w:val="none"/>
      </w:rPr>
    </w:lvl>
    <w:lvl w:ilvl="2">
      <w:start w:val="1"/>
      <w:numFmt w:val="lowerRoman"/>
      <w:lvlText w:val="%3)"/>
      <w:lvlJc w:val="left"/>
      <w:pPr>
        <w:ind w:left="1080" w:hanging="360"/>
      </w:pPr>
      <w:rPr>
        <w:u w:val="none"/>
      </w:rPr>
    </w:lvl>
    <w:lvl w:ilvl="3">
      <w:start w:val="1"/>
      <w:numFmt w:val="decimal"/>
      <w:lvlText w:val="(%4)"/>
      <w:lvlJc w:val="left"/>
      <w:pPr>
        <w:ind w:left="1440" w:hanging="360"/>
      </w:pPr>
      <w:rPr>
        <w:u w:val="none"/>
      </w:rPr>
    </w:lvl>
    <w:lvl w:ilvl="4">
      <w:start w:val="1"/>
      <w:numFmt w:val="lowerLetter"/>
      <w:lvlText w:val="(%5)"/>
      <w:lvlJc w:val="left"/>
      <w:pPr>
        <w:ind w:left="1800" w:hanging="360"/>
      </w:pPr>
      <w:rPr>
        <w:u w:val="none"/>
      </w:rPr>
    </w:lvl>
    <w:lvl w:ilvl="5">
      <w:start w:val="1"/>
      <w:numFmt w:val="lowerRoman"/>
      <w:lvlText w:val="(%6)"/>
      <w:lvlJc w:val="left"/>
      <w:pPr>
        <w:ind w:left="2160" w:hanging="360"/>
      </w:pPr>
      <w:rPr>
        <w:u w:val="none"/>
      </w:rPr>
    </w:lvl>
    <w:lvl w:ilvl="6">
      <w:start w:val="1"/>
      <w:numFmt w:val="decimal"/>
      <w:lvlText w:val="%7."/>
      <w:lvlJc w:val="left"/>
      <w:pPr>
        <w:ind w:left="2520" w:hanging="360"/>
      </w:pPr>
      <w:rPr>
        <w:u w:val="none"/>
      </w:rPr>
    </w:lvl>
    <w:lvl w:ilvl="7">
      <w:start w:val="1"/>
      <w:numFmt w:val="lowerLetter"/>
      <w:lvlText w:val="%8."/>
      <w:lvlJc w:val="left"/>
      <w:pPr>
        <w:ind w:left="2880" w:hanging="360"/>
      </w:pPr>
      <w:rPr>
        <w:u w:val="none"/>
      </w:rPr>
    </w:lvl>
    <w:lvl w:ilvl="8">
      <w:start w:val="1"/>
      <w:numFmt w:val="lowerRoman"/>
      <w:lvlText w:val="%9."/>
      <w:lvlJc w:val="left"/>
      <w:pPr>
        <w:ind w:left="3240" w:hanging="360"/>
      </w:pPr>
      <w:rPr>
        <w:u w:val="none"/>
      </w:rPr>
    </w:lvl>
  </w:abstractNum>
  <w:abstractNum w:abstractNumId="29" w15:restartNumberingAfterBreak="0">
    <w:nsid w:val="443E49C8"/>
    <w:multiLevelType w:val="hybridMultilevel"/>
    <w:tmpl w:val="8DCA03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8FE0789"/>
    <w:multiLevelType w:val="hybridMultilevel"/>
    <w:tmpl w:val="69E84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8A86D9B"/>
    <w:multiLevelType w:val="multilevel"/>
    <w:tmpl w:val="7EB2DA98"/>
    <w:lvl w:ilvl="0">
      <w:start w:val="1"/>
      <w:numFmt w:val="decimal"/>
      <w:pStyle w:val="Heading1"/>
      <w:lvlText w:val="%1"/>
      <w:lvlJc w:val="left"/>
      <w:pPr>
        <w:ind w:left="432" w:hanging="432"/>
      </w:pPr>
      <w:rPr>
        <w:u w:val="none"/>
      </w:rPr>
    </w:lvl>
    <w:lvl w:ilvl="1">
      <w:start w:val="1"/>
      <w:numFmt w:val="decimal"/>
      <w:pStyle w:val="Heading2"/>
      <w:lvlText w:val="%1.%2"/>
      <w:lvlJc w:val="left"/>
      <w:pPr>
        <w:ind w:left="756" w:hanging="576"/>
      </w:pPr>
      <w:rPr>
        <w:u w:val="none"/>
      </w:rPr>
    </w:lvl>
    <w:lvl w:ilvl="2">
      <w:start w:val="1"/>
      <w:numFmt w:val="decimal"/>
      <w:pStyle w:val="Heading3"/>
      <w:lvlText w:val="%1.%2.%3"/>
      <w:lvlJc w:val="left"/>
      <w:pPr>
        <w:ind w:left="720" w:hanging="720"/>
      </w:pPr>
      <w:rPr>
        <w:u w:val="none"/>
      </w:rPr>
    </w:lvl>
    <w:lvl w:ilvl="3">
      <w:start w:val="1"/>
      <w:numFmt w:val="decimal"/>
      <w:pStyle w:val="Heading4"/>
      <w:lvlText w:val="%1.%2.%3.%4"/>
      <w:lvlJc w:val="left"/>
      <w:pPr>
        <w:ind w:left="864" w:hanging="864"/>
      </w:pPr>
      <w:rPr>
        <w:u w:val="none"/>
      </w:rPr>
    </w:lvl>
    <w:lvl w:ilvl="4">
      <w:start w:val="1"/>
      <w:numFmt w:val="decimal"/>
      <w:pStyle w:val="Heading5"/>
      <w:lvlText w:val="%1.%2.%3.%4.%5"/>
      <w:lvlJc w:val="left"/>
      <w:pPr>
        <w:ind w:left="1008" w:hanging="1008"/>
      </w:pPr>
      <w:rPr>
        <w:u w:val="none"/>
      </w:rPr>
    </w:lvl>
    <w:lvl w:ilvl="5">
      <w:start w:val="1"/>
      <w:numFmt w:val="decimal"/>
      <w:pStyle w:val="Heading6"/>
      <w:lvlText w:val="%1.%2.%3.%4.%5.%6"/>
      <w:lvlJc w:val="left"/>
      <w:pPr>
        <w:ind w:left="1152" w:hanging="1152"/>
      </w:pPr>
      <w:rPr>
        <w:u w:val="none"/>
      </w:rPr>
    </w:lvl>
    <w:lvl w:ilvl="6">
      <w:start w:val="1"/>
      <w:numFmt w:val="decimal"/>
      <w:pStyle w:val="Heading7"/>
      <w:lvlText w:val="%1.%2.%3.%4.%5.%6.%7"/>
      <w:lvlJc w:val="left"/>
      <w:pPr>
        <w:ind w:left="1296" w:hanging="1296"/>
      </w:pPr>
      <w:rPr>
        <w:u w:val="none"/>
      </w:rPr>
    </w:lvl>
    <w:lvl w:ilvl="7">
      <w:start w:val="1"/>
      <w:numFmt w:val="decimal"/>
      <w:pStyle w:val="Heading8"/>
      <w:lvlText w:val="%1.%2.%3.%4.%5.%6.%7.%8"/>
      <w:lvlJc w:val="left"/>
      <w:pPr>
        <w:ind w:left="1440" w:hanging="1440"/>
      </w:pPr>
      <w:rPr>
        <w:u w:val="none"/>
      </w:rPr>
    </w:lvl>
    <w:lvl w:ilvl="8">
      <w:start w:val="1"/>
      <w:numFmt w:val="decimal"/>
      <w:pStyle w:val="Heading9"/>
      <w:lvlText w:val="%1.%2.%3.%4.%5.%6.%7.%8.%9"/>
      <w:lvlJc w:val="left"/>
      <w:pPr>
        <w:ind w:left="1584" w:hanging="1584"/>
      </w:pPr>
      <w:rPr>
        <w:u w:val="none"/>
      </w:rPr>
    </w:lvl>
  </w:abstractNum>
  <w:abstractNum w:abstractNumId="32" w15:restartNumberingAfterBreak="0">
    <w:nsid w:val="5D886ECD"/>
    <w:multiLevelType w:val="hybridMultilevel"/>
    <w:tmpl w:val="E90AB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F2467C"/>
    <w:multiLevelType w:val="hybridMultilevel"/>
    <w:tmpl w:val="766ED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A724AE"/>
    <w:multiLevelType w:val="multilevel"/>
    <w:tmpl w:val="E4401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5" w15:restartNumberingAfterBreak="0">
    <w:nsid w:val="78BD3765"/>
    <w:multiLevelType w:val="multilevel"/>
    <w:tmpl w:val="CA72117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num w:numId="1">
    <w:abstractNumId w:val="14"/>
  </w:num>
  <w:num w:numId="2">
    <w:abstractNumId w:val="28"/>
  </w:num>
  <w:num w:numId="3">
    <w:abstractNumId w:val="27"/>
  </w:num>
  <w:num w:numId="4">
    <w:abstractNumId w:val="23"/>
  </w:num>
  <w:num w:numId="5">
    <w:abstractNumId w:val="34"/>
  </w:num>
  <w:num w:numId="6">
    <w:abstractNumId w:val="35"/>
  </w:num>
  <w:num w:numId="7">
    <w:abstractNumId w:val="11"/>
  </w:num>
  <w:num w:numId="8">
    <w:abstractNumId w:val="21"/>
  </w:num>
  <w:num w:numId="9">
    <w:abstractNumId w:val="31"/>
  </w:num>
  <w:num w:numId="10">
    <w:abstractNumId w:val="13"/>
  </w:num>
  <w:num w:numId="11">
    <w:abstractNumId w:val="0"/>
  </w:num>
  <w:num w:numId="12">
    <w:abstractNumId w:val="1"/>
  </w:num>
  <w:num w:numId="13">
    <w:abstractNumId w:val="2"/>
  </w:num>
  <w:num w:numId="14">
    <w:abstractNumId w:val="3"/>
  </w:num>
  <w:num w:numId="15">
    <w:abstractNumId w:val="4"/>
  </w:num>
  <w:num w:numId="16">
    <w:abstractNumId w:val="9"/>
  </w:num>
  <w:num w:numId="17">
    <w:abstractNumId w:val="5"/>
  </w:num>
  <w:num w:numId="18">
    <w:abstractNumId w:val="6"/>
  </w:num>
  <w:num w:numId="19">
    <w:abstractNumId w:val="7"/>
  </w:num>
  <w:num w:numId="20">
    <w:abstractNumId w:val="8"/>
  </w:num>
  <w:num w:numId="21">
    <w:abstractNumId w:val="10"/>
  </w:num>
  <w:num w:numId="22">
    <w:abstractNumId w:val="19"/>
  </w:num>
  <w:num w:numId="23">
    <w:abstractNumId w:val="32"/>
  </w:num>
  <w:num w:numId="24">
    <w:abstractNumId w:val="17"/>
  </w:num>
  <w:num w:numId="25">
    <w:abstractNumId w:val="15"/>
  </w:num>
  <w:num w:numId="26">
    <w:abstractNumId w:val="18"/>
  </w:num>
  <w:num w:numId="27">
    <w:abstractNumId w:val="12"/>
  </w:num>
  <w:num w:numId="28">
    <w:abstractNumId w:val="30"/>
  </w:num>
  <w:num w:numId="29">
    <w:abstractNumId w:val="16"/>
  </w:num>
  <w:num w:numId="30">
    <w:abstractNumId w:val="33"/>
  </w:num>
  <w:num w:numId="31">
    <w:abstractNumId w:val="25"/>
  </w:num>
  <w:num w:numId="32">
    <w:abstractNumId w:val="29"/>
  </w:num>
  <w:num w:numId="33">
    <w:abstractNumId w:val="26"/>
  </w:num>
  <w:num w:numId="34">
    <w:abstractNumId w:val="24"/>
  </w:num>
  <w:num w:numId="35">
    <w:abstractNumId w:val="22"/>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2D75AD"/>
    <w:rsid w:val="0000011D"/>
    <w:rsid w:val="00000AA0"/>
    <w:rsid w:val="00001CA3"/>
    <w:rsid w:val="00004DF0"/>
    <w:rsid w:val="000054F0"/>
    <w:rsid w:val="00010BF7"/>
    <w:rsid w:val="000115A3"/>
    <w:rsid w:val="000120B6"/>
    <w:rsid w:val="00012727"/>
    <w:rsid w:val="000135DC"/>
    <w:rsid w:val="00013DB1"/>
    <w:rsid w:val="00016FCB"/>
    <w:rsid w:val="0001766A"/>
    <w:rsid w:val="00023CDD"/>
    <w:rsid w:val="00024269"/>
    <w:rsid w:val="00027849"/>
    <w:rsid w:val="00030327"/>
    <w:rsid w:val="00031062"/>
    <w:rsid w:val="0003678C"/>
    <w:rsid w:val="000370C1"/>
    <w:rsid w:val="0004130B"/>
    <w:rsid w:val="00041826"/>
    <w:rsid w:val="00042429"/>
    <w:rsid w:val="00042A14"/>
    <w:rsid w:val="00043D4D"/>
    <w:rsid w:val="00044743"/>
    <w:rsid w:val="0004510E"/>
    <w:rsid w:val="000452F8"/>
    <w:rsid w:val="00046AC7"/>
    <w:rsid w:val="00046CE3"/>
    <w:rsid w:val="00047190"/>
    <w:rsid w:val="0005213D"/>
    <w:rsid w:val="00052376"/>
    <w:rsid w:val="00052705"/>
    <w:rsid w:val="00052DBE"/>
    <w:rsid w:val="00053C7E"/>
    <w:rsid w:val="00055016"/>
    <w:rsid w:val="00057C99"/>
    <w:rsid w:val="00060E7D"/>
    <w:rsid w:val="000642F8"/>
    <w:rsid w:val="00070E2D"/>
    <w:rsid w:val="000710EB"/>
    <w:rsid w:val="00071BAF"/>
    <w:rsid w:val="00073E4C"/>
    <w:rsid w:val="000816C6"/>
    <w:rsid w:val="00085A82"/>
    <w:rsid w:val="00086AF0"/>
    <w:rsid w:val="00093093"/>
    <w:rsid w:val="00095E1D"/>
    <w:rsid w:val="0009709D"/>
    <w:rsid w:val="000A0299"/>
    <w:rsid w:val="000A11CF"/>
    <w:rsid w:val="000A354E"/>
    <w:rsid w:val="000A6727"/>
    <w:rsid w:val="000A6E73"/>
    <w:rsid w:val="000B02B2"/>
    <w:rsid w:val="000B6DA8"/>
    <w:rsid w:val="000B6F9D"/>
    <w:rsid w:val="000B7978"/>
    <w:rsid w:val="000C4700"/>
    <w:rsid w:val="000C6960"/>
    <w:rsid w:val="000D16C5"/>
    <w:rsid w:val="000D1B3C"/>
    <w:rsid w:val="000D46AE"/>
    <w:rsid w:val="000D5BE6"/>
    <w:rsid w:val="000E1A9C"/>
    <w:rsid w:val="000E38B1"/>
    <w:rsid w:val="000E3C29"/>
    <w:rsid w:val="000E4394"/>
    <w:rsid w:val="000E7364"/>
    <w:rsid w:val="000E7623"/>
    <w:rsid w:val="000F3A33"/>
    <w:rsid w:val="000F402C"/>
    <w:rsid w:val="000F4DB7"/>
    <w:rsid w:val="000F6B37"/>
    <w:rsid w:val="000F771D"/>
    <w:rsid w:val="00100298"/>
    <w:rsid w:val="00100578"/>
    <w:rsid w:val="0010075B"/>
    <w:rsid w:val="00101C4F"/>
    <w:rsid w:val="00102366"/>
    <w:rsid w:val="00104EF1"/>
    <w:rsid w:val="0010547E"/>
    <w:rsid w:val="00106E38"/>
    <w:rsid w:val="00107420"/>
    <w:rsid w:val="00112D08"/>
    <w:rsid w:val="00114279"/>
    <w:rsid w:val="00117EF0"/>
    <w:rsid w:val="00122DD0"/>
    <w:rsid w:val="00123346"/>
    <w:rsid w:val="00123EE0"/>
    <w:rsid w:val="00124856"/>
    <w:rsid w:val="0012557D"/>
    <w:rsid w:val="00125815"/>
    <w:rsid w:val="00127081"/>
    <w:rsid w:val="0012718E"/>
    <w:rsid w:val="00127EFE"/>
    <w:rsid w:val="00130730"/>
    <w:rsid w:val="001318B5"/>
    <w:rsid w:val="00135904"/>
    <w:rsid w:val="0013685D"/>
    <w:rsid w:val="00141765"/>
    <w:rsid w:val="00143C97"/>
    <w:rsid w:val="00143FAD"/>
    <w:rsid w:val="00151355"/>
    <w:rsid w:val="001524D6"/>
    <w:rsid w:val="00156EF0"/>
    <w:rsid w:val="00160C15"/>
    <w:rsid w:val="001610BD"/>
    <w:rsid w:val="001610FF"/>
    <w:rsid w:val="001619B2"/>
    <w:rsid w:val="0016300A"/>
    <w:rsid w:val="0016691D"/>
    <w:rsid w:val="0016736E"/>
    <w:rsid w:val="001676AE"/>
    <w:rsid w:val="00172706"/>
    <w:rsid w:val="0018013C"/>
    <w:rsid w:val="00180511"/>
    <w:rsid w:val="001817AA"/>
    <w:rsid w:val="00184133"/>
    <w:rsid w:val="00184186"/>
    <w:rsid w:val="00184AA0"/>
    <w:rsid w:val="0019098B"/>
    <w:rsid w:val="00190DFF"/>
    <w:rsid w:val="00195C55"/>
    <w:rsid w:val="001A01C4"/>
    <w:rsid w:val="001A1380"/>
    <w:rsid w:val="001A1FEE"/>
    <w:rsid w:val="001A61B3"/>
    <w:rsid w:val="001A6799"/>
    <w:rsid w:val="001A7B5A"/>
    <w:rsid w:val="001B1DAC"/>
    <w:rsid w:val="001B249A"/>
    <w:rsid w:val="001B26FE"/>
    <w:rsid w:val="001B3E45"/>
    <w:rsid w:val="001B512B"/>
    <w:rsid w:val="001B5273"/>
    <w:rsid w:val="001B66B4"/>
    <w:rsid w:val="001B7613"/>
    <w:rsid w:val="001C208C"/>
    <w:rsid w:val="001C2523"/>
    <w:rsid w:val="001C7423"/>
    <w:rsid w:val="001D2E4C"/>
    <w:rsid w:val="001D2FB4"/>
    <w:rsid w:val="001D448D"/>
    <w:rsid w:val="001D555A"/>
    <w:rsid w:val="001D56F0"/>
    <w:rsid w:val="001D6B59"/>
    <w:rsid w:val="001E2B64"/>
    <w:rsid w:val="001E4D0F"/>
    <w:rsid w:val="001F360D"/>
    <w:rsid w:val="001F51CD"/>
    <w:rsid w:val="001F5BAC"/>
    <w:rsid w:val="001F62BD"/>
    <w:rsid w:val="00201FEB"/>
    <w:rsid w:val="00204065"/>
    <w:rsid w:val="00206EBA"/>
    <w:rsid w:val="0021236B"/>
    <w:rsid w:val="0021445C"/>
    <w:rsid w:val="00217D8C"/>
    <w:rsid w:val="00224705"/>
    <w:rsid w:val="0022475F"/>
    <w:rsid w:val="00230455"/>
    <w:rsid w:val="00230814"/>
    <w:rsid w:val="00231081"/>
    <w:rsid w:val="0023166A"/>
    <w:rsid w:val="002335C4"/>
    <w:rsid w:val="002348B1"/>
    <w:rsid w:val="00236234"/>
    <w:rsid w:val="0024010F"/>
    <w:rsid w:val="00240413"/>
    <w:rsid w:val="00247169"/>
    <w:rsid w:val="002532BB"/>
    <w:rsid w:val="00253D4D"/>
    <w:rsid w:val="00254DF1"/>
    <w:rsid w:val="002550EA"/>
    <w:rsid w:val="002553AC"/>
    <w:rsid w:val="00256A96"/>
    <w:rsid w:val="0026238B"/>
    <w:rsid w:val="002628A5"/>
    <w:rsid w:val="0026312E"/>
    <w:rsid w:val="00271566"/>
    <w:rsid w:val="00273586"/>
    <w:rsid w:val="00274864"/>
    <w:rsid w:val="00274AA3"/>
    <w:rsid w:val="0027623A"/>
    <w:rsid w:val="002766CB"/>
    <w:rsid w:val="00282AC9"/>
    <w:rsid w:val="00287D6E"/>
    <w:rsid w:val="00291521"/>
    <w:rsid w:val="00292762"/>
    <w:rsid w:val="002A01C6"/>
    <w:rsid w:val="002A0F10"/>
    <w:rsid w:val="002B07FD"/>
    <w:rsid w:val="002B365A"/>
    <w:rsid w:val="002B3747"/>
    <w:rsid w:val="002B45AB"/>
    <w:rsid w:val="002B4D4F"/>
    <w:rsid w:val="002B6537"/>
    <w:rsid w:val="002B7326"/>
    <w:rsid w:val="002C0A2A"/>
    <w:rsid w:val="002C1B69"/>
    <w:rsid w:val="002C3424"/>
    <w:rsid w:val="002C58AB"/>
    <w:rsid w:val="002D0EC0"/>
    <w:rsid w:val="002D6403"/>
    <w:rsid w:val="002D75AD"/>
    <w:rsid w:val="002E46A4"/>
    <w:rsid w:val="002E5F69"/>
    <w:rsid w:val="002E6D3E"/>
    <w:rsid w:val="002F1BC2"/>
    <w:rsid w:val="002F3E79"/>
    <w:rsid w:val="002F5772"/>
    <w:rsid w:val="002F7434"/>
    <w:rsid w:val="002F7E43"/>
    <w:rsid w:val="0030077C"/>
    <w:rsid w:val="00301095"/>
    <w:rsid w:val="00301A4A"/>
    <w:rsid w:val="003042DC"/>
    <w:rsid w:val="0030460B"/>
    <w:rsid w:val="00305E28"/>
    <w:rsid w:val="00312608"/>
    <w:rsid w:val="00313A67"/>
    <w:rsid w:val="00321227"/>
    <w:rsid w:val="00325BFD"/>
    <w:rsid w:val="00327A15"/>
    <w:rsid w:val="00332ABA"/>
    <w:rsid w:val="0033327D"/>
    <w:rsid w:val="00333915"/>
    <w:rsid w:val="00334EDB"/>
    <w:rsid w:val="003410FA"/>
    <w:rsid w:val="00342CCB"/>
    <w:rsid w:val="00345229"/>
    <w:rsid w:val="00352392"/>
    <w:rsid w:val="00354060"/>
    <w:rsid w:val="003552B0"/>
    <w:rsid w:val="003552E4"/>
    <w:rsid w:val="00356A31"/>
    <w:rsid w:val="00357DE4"/>
    <w:rsid w:val="003618A8"/>
    <w:rsid w:val="00362E95"/>
    <w:rsid w:val="0036451F"/>
    <w:rsid w:val="00367B6B"/>
    <w:rsid w:val="00370BEF"/>
    <w:rsid w:val="00371301"/>
    <w:rsid w:val="00372CED"/>
    <w:rsid w:val="00373E83"/>
    <w:rsid w:val="00374AA9"/>
    <w:rsid w:val="003758DC"/>
    <w:rsid w:val="0038054C"/>
    <w:rsid w:val="0038203B"/>
    <w:rsid w:val="00382C5A"/>
    <w:rsid w:val="003837A1"/>
    <w:rsid w:val="00393F7D"/>
    <w:rsid w:val="003970EF"/>
    <w:rsid w:val="003A0A2D"/>
    <w:rsid w:val="003A2AF4"/>
    <w:rsid w:val="003A4842"/>
    <w:rsid w:val="003A49BB"/>
    <w:rsid w:val="003B085C"/>
    <w:rsid w:val="003B1690"/>
    <w:rsid w:val="003B4974"/>
    <w:rsid w:val="003B6581"/>
    <w:rsid w:val="003B6B05"/>
    <w:rsid w:val="003B790D"/>
    <w:rsid w:val="003B7FBC"/>
    <w:rsid w:val="003C339C"/>
    <w:rsid w:val="003C4433"/>
    <w:rsid w:val="003C55C9"/>
    <w:rsid w:val="003C6AF6"/>
    <w:rsid w:val="003C73D1"/>
    <w:rsid w:val="003C7753"/>
    <w:rsid w:val="003D081C"/>
    <w:rsid w:val="003D0EFC"/>
    <w:rsid w:val="003D4259"/>
    <w:rsid w:val="003E0E34"/>
    <w:rsid w:val="003E0E9E"/>
    <w:rsid w:val="003E49B2"/>
    <w:rsid w:val="003E6C36"/>
    <w:rsid w:val="003E7F51"/>
    <w:rsid w:val="003F0FA5"/>
    <w:rsid w:val="003F20F6"/>
    <w:rsid w:val="003F2245"/>
    <w:rsid w:val="003F22C1"/>
    <w:rsid w:val="003F4D70"/>
    <w:rsid w:val="00400468"/>
    <w:rsid w:val="00401458"/>
    <w:rsid w:val="00402D36"/>
    <w:rsid w:val="004033C9"/>
    <w:rsid w:val="00404470"/>
    <w:rsid w:val="004115E7"/>
    <w:rsid w:val="00412437"/>
    <w:rsid w:val="004136F5"/>
    <w:rsid w:val="0041514B"/>
    <w:rsid w:val="004168F8"/>
    <w:rsid w:val="0042013C"/>
    <w:rsid w:val="004211F2"/>
    <w:rsid w:val="00421287"/>
    <w:rsid w:val="00423344"/>
    <w:rsid w:val="00425BA3"/>
    <w:rsid w:val="00426329"/>
    <w:rsid w:val="00433548"/>
    <w:rsid w:val="00435B38"/>
    <w:rsid w:val="00436B14"/>
    <w:rsid w:val="00437477"/>
    <w:rsid w:val="00441D60"/>
    <w:rsid w:val="00442488"/>
    <w:rsid w:val="00445959"/>
    <w:rsid w:val="00446640"/>
    <w:rsid w:val="00446B9B"/>
    <w:rsid w:val="00446BF0"/>
    <w:rsid w:val="00452385"/>
    <w:rsid w:val="00452F62"/>
    <w:rsid w:val="0045482F"/>
    <w:rsid w:val="0045724A"/>
    <w:rsid w:val="00457631"/>
    <w:rsid w:val="00462272"/>
    <w:rsid w:val="00467448"/>
    <w:rsid w:val="00470956"/>
    <w:rsid w:val="00473881"/>
    <w:rsid w:val="004778AA"/>
    <w:rsid w:val="00483ABA"/>
    <w:rsid w:val="00483D1F"/>
    <w:rsid w:val="00484490"/>
    <w:rsid w:val="00484C87"/>
    <w:rsid w:val="004867B9"/>
    <w:rsid w:val="00491452"/>
    <w:rsid w:val="0049505A"/>
    <w:rsid w:val="00495DC8"/>
    <w:rsid w:val="004978A5"/>
    <w:rsid w:val="004A0C3F"/>
    <w:rsid w:val="004A15C4"/>
    <w:rsid w:val="004A53BB"/>
    <w:rsid w:val="004A5F98"/>
    <w:rsid w:val="004B008F"/>
    <w:rsid w:val="004B0461"/>
    <w:rsid w:val="004B0D1B"/>
    <w:rsid w:val="004B1247"/>
    <w:rsid w:val="004B1786"/>
    <w:rsid w:val="004B2B95"/>
    <w:rsid w:val="004B37E9"/>
    <w:rsid w:val="004B740D"/>
    <w:rsid w:val="004C05C3"/>
    <w:rsid w:val="004C51CE"/>
    <w:rsid w:val="004C7134"/>
    <w:rsid w:val="004C730D"/>
    <w:rsid w:val="004D11FC"/>
    <w:rsid w:val="004D2503"/>
    <w:rsid w:val="004D2545"/>
    <w:rsid w:val="004D511A"/>
    <w:rsid w:val="004D6295"/>
    <w:rsid w:val="004D74CE"/>
    <w:rsid w:val="004D77CE"/>
    <w:rsid w:val="004E05F3"/>
    <w:rsid w:val="004E0898"/>
    <w:rsid w:val="004E0C13"/>
    <w:rsid w:val="004E1A0F"/>
    <w:rsid w:val="004E25D3"/>
    <w:rsid w:val="004E2EA9"/>
    <w:rsid w:val="004E4E99"/>
    <w:rsid w:val="004E5BA1"/>
    <w:rsid w:val="004E6786"/>
    <w:rsid w:val="004E7D31"/>
    <w:rsid w:val="004F2498"/>
    <w:rsid w:val="004F4635"/>
    <w:rsid w:val="004F4F32"/>
    <w:rsid w:val="00503371"/>
    <w:rsid w:val="00505296"/>
    <w:rsid w:val="0050575B"/>
    <w:rsid w:val="00506053"/>
    <w:rsid w:val="00512016"/>
    <w:rsid w:val="00517FE6"/>
    <w:rsid w:val="005214CE"/>
    <w:rsid w:val="00523FB1"/>
    <w:rsid w:val="005246D9"/>
    <w:rsid w:val="00525E0F"/>
    <w:rsid w:val="005346FD"/>
    <w:rsid w:val="00536BBB"/>
    <w:rsid w:val="00536F2F"/>
    <w:rsid w:val="00540C58"/>
    <w:rsid w:val="00542089"/>
    <w:rsid w:val="00542893"/>
    <w:rsid w:val="0054468C"/>
    <w:rsid w:val="005466AE"/>
    <w:rsid w:val="00546A3F"/>
    <w:rsid w:val="005509F2"/>
    <w:rsid w:val="00553309"/>
    <w:rsid w:val="00557A5A"/>
    <w:rsid w:val="00557D06"/>
    <w:rsid w:val="00557EB1"/>
    <w:rsid w:val="00561672"/>
    <w:rsid w:val="00561CE0"/>
    <w:rsid w:val="00562DCE"/>
    <w:rsid w:val="005636DA"/>
    <w:rsid w:val="00563CC8"/>
    <w:rsid w:val="00563D2E"/>
    <w:rsid w:val="00564304"/>
    <w:rsid w:val="00567676"/>
    <w:rsid w:val="00570B5E"/>
    <w:rsid w:val="00576507"/>
    <w:rsid w:val="00580548"/>
    <w:rsid w:val="005818A4"/>
    <w:rsid w:val="00582337"/>
    <w:rsid w:val="005829C8"/>
    <w:rsid w:val="00583102"/>
    <w:rsid w:val="005851E2"/>
    <w:rsid w:val="0058527C"/>
    <w:rsid w:val="00585DC2"/>
    <w:rsid w:val="00591425"/>
    <w:rsid w:val="005A31F5"/>
    <w:rsid w:val="005A3CBD"/>
    <w:rsid w:val="005A5EA6"/>
    <w:rsid w:val="005B0FF0"/>
    <w:rsid w:val="005B1BC4"/>
    <w:rsid w:val="005B3275"/>
    <w:rsid w:val="005B35C8"/>
    <w:rsid w:val="005B66E2"/>
    <w:rsid w:val="005C007E"/>
    <w:rsid w:val="005C0684"/>
    <w:rsid w:val="005C48BB"/>
    <w:rsid w:val="005C63B7"/>
    <w:rsid w:val="005C6557"/>
    <w:rsid w:val="005C6E0D"/>
    <w:rsid w:val="005D178B"/>
    <w:rsid w:val="005E109B"/>
    <w:rsid w:val="005E2649"/>
    <w:rsid w:val="005E2F1E"/>
    <w:rsid w:val="005E502D"/>
    <w:rsid w:val="005F1D0C"/>
    <w:rsid w:val="005F7078"/>
    <w:rsid w:val="00602B35"/>
    <w:rsid w:val="00603C12"/>
    <w:rsid w:val="006056C3"/>
    <w:rsid w:val="00605831"/>
    <w:rsid w:val="00606BA7"/>
    <w:rsid w:val="00610391"/>
    <w:rsid w:val="00610796"/>
    <w:rsid w:val="00612032"/>
    <w:rsid w:val="00615B3E"/>
    <w:rsid w:val="00617A07"/>
    <w:rsid w:val="00617B3D"/>
    <w:rsid w:val="006234F2"/>
    <w:rsid w:val="0062474D"/>
    <w:rsid w:val="006252AE"/>
    <w:rsid w:val="00626BDB"/>
    <w:rsid w:val="006308F9"/>
    <w:rsid w:val="006428E9"/>
    <w:rsid w:val="00652F0D"/>
    <w:rsid w:val="006543E9"/>
    <w:rsid w:val="006569B5"/>
    <w:rsid w:val="0066056A"/>
    <w:rsid w:val="00662D67"/>
    <w:rsid w:val="006669C8"/>
    <w:rsid w:val="00667226"/>
    <w:rsid w:val="00670D33"/>
    <w:rsid w:val="006716F8"/>
    <w:rsid w:val="006724B8"/>
    <w:rsid w:val="006752F2"/>
    <w:rsid w:val="006776F5"/>
    <w:rsid w:val="00681908"/>
    <w:rsid w:val="00681B46"/>
    <w:rsid w:val="00683090"/>
    <w:rsid w:val="006847B9"/>
    <w:rsid w:val="0068628E"/>
    <w:rsid w:val="006868E3"/>
    <w:rsid w:val="006869AC"/>
    <w:rsid w:val="00690762"/>
    <w:rsid w:val="00691B77"/>
    <w:rsid w:val="006A4600"/>
    <w:rsid w:val="006A7A58"/>
    <w:rsid w:val="006B2C4E"/>
    <w:rsid w:val="006B59E6"/>
    <w:rsid w:val="006B5E2A"/>
    <w:rsid w:val="006B64E6"/>
    <w:rsid w:val="006B6E36"/>
    <w:rsid w:val="006C3735"/>
    <w:rsid w:val="006C5631"/>
    <w:rsid w:val="006C583E"/>
    <w:rsid w:val="006C6DC2"/>
    <w:rsid w:val="006D0F8E"/>
    <w:rsid w:val="006D1409"/>
    <w:rsid w:val="006D1C86"/>
    <w:rsid w:val="006D22BE"/>
    <w:rsid w:val="006D36C6"/>
    <w:rsid w:val="006D377A"/>
    <w:rsid w:val="006D51A8"/>
    <w:rsid w:val="006D6F40"/>
    <w:rsid w:val="006D7621"/>
    <w:rsid w:val="006E092C"/>
    <w:rsid w:val="006E0E61"/>
    <w:rsid w:val="006E3CC2"/>
    <w:rsid w:val="006E5A4E"/>
    <w:rsid w:val="006E6B85"/>
    <w:rsid w:val="006E7390"/>
    <w:rsid w:val="006F01F8"/>
    <w:rsid w:val="006F163A"/>
    <w:rsid w:val="006F1F82"/>
    <w:rsid w:val="006F22CD"/>
    <w:rsid w:val="006F5CD6"/>
    <w:rsid w:val="00700821"/>
    <w:rsid w:val="00703DE2"/>
    <w:rsid w:val="00704B99"/>
    <w:rsid w:val="007133FC"/>
    <w:rsid w:val="00714469"/>
    <w:rsid w:val="00715373"/>
    <w:rsid w:val="007163D8"/>
    <w:rsid w:val="00720D23"/>
    <w:rsid w:val="00722589"/>
    <w:rsid w:val="007232CD"/>
    <w:rsid w:val="00723E1E"/>
    <w:rsid w:val="00726F7F"/>
    <w:rsid w:val="007359D3"/>
    <w:rsid w:val="007376B5"/>
    <w:rsid w:val="00743F68"/>
    <w:rsid w:val="007466D0"/>
    <w:rsid w:val="00746CA2"/>
    <w:rsid w:val="00752057"/>
    <w:rsid w:val="00756CC2"/>
    <w:rsid w:val="007574B0"/>
    <w:rsid w:val="00762A54"/>
    <w:rsid w:val="00764654"/>
    <w:rsid w:val="007671AB"/>
    <w:rsid w:val="007677F1"/>
    <w:rsid w:val="00771D58"/>
    <w:rsid w:val="007756AB"/>
    <w:rsid w:val="00780B27"/>
    <w:rsid w:val="0078438F"/>
    <w:rsid w:val="00786247"/>
    <w:rsid w:val="007862ED"/>
    <w:rsid w:val="0078646C"/>
    <w:rsid w:val="00787518"/>
    <w:rsid w:val="00793790"/>
    <w:rsid w:val="0079574A"/>
    <w:rsid w:val="007971AC"/>
    <w:rsid w:val="0079722D"/>
    <w:rsid w:val="007A1330"/>
    <w:rsid w:val="007A1FD4"/>
    <w:rsid w:val="007A2907"/>
    <w:rsid w:val="007A4497"/>
    <w:rsid w:val="007B07DB"/>
    <w:rsid w:val="007B16FB"/>
    <w:rsid w:val="007B28F0"/>
    <w:rsid w:val="007B3AAE"/>
    <w:rsid w:val="007B6E38"/>
    <w:rsid w:val="007C01B3"/>
    <w:rsid w:val="007C3859"/>
    <w:rsid w:val="007C4A45"/>
    <w:rsid w:val="007C6FE6"/>
    <w:rsid w:val="007C7F21"/>
    <w:rsid w:val="007D04BE"/>
    <w:rsid w:val="007D19BD"/>
    <w:rsid w:val="007D3A1D"/>
    <w:rsid w:val="007D4948"/>
    <w:rsid w:val="007E0373"/>
    <w:rsid w:val="007E0B9E"/>
    <w:rsid w:val="007E0E12"/>
    <w:rsid w:val="007E54B4"/>
    <w:rsid w:val="007F16D5"/>
    <w:rsid w:val="007F457F"/>
    <w:rsid w:val="007F47D4"/>
    <w:rsid w:val="008006FB"/>
    <w:rsid w:val="00802967"/>
    <w:rsid w:val="008037C2"/>
    <w:rsid w:val="0080400E"/>
    <w:rsid w:val="00810087"/>
    <w:rsid w:val="0081392A"/>
    <w:rsid w:val="00814D4C"/>
    <w:rsid w:val="0081584F"/>
    <w:rsid w:val="00815BD4"/>
    <w:rsid w:val="00816CB9"/>
    <w:rsid w:val="008178AF"/>
    <w:rsid w:val="00832922"/>
    <w:rsid w:val="00833DD9"/>
    <w:rsid w:val="0083431C"/>
    <w:rsid w:val="00837208"/>
    <w:rsid w:val="008373CE"/>
    <w:rsid w:val="008411E2"/>
    <w:rsid w:val="008436CD"/>
    <w:rsid w:val="008445F5"/>
    <w:rsid w:val="0084548B"/>
    <w:rsid w:val="0084568E"/>
    <w:rsid w:val="00845BD6"/>
    <w:rsid w:val="00845D6C"/>
    <w:rsid w:val="008460F6"/>
    <w:rsid w:val="008509C9"/>
    <w:rsid w:val="00852B32"/>
    <w:rsid w:val="00852EDF"/>
    <w:rsid w:val="00853749"/>
    <w:rsid w:val="00854FF0"/>
    <w:rsid w:val="0085504B"/>
    <w:rsid w:val="00855952"/>
    <w:rsid w:val="00855C98"/>
    <w:rsid w:val="00856198"/>
    <w:rsid w:val="00857B2D"/>
    <w:rsid w:val="00864033"/>
    <w:rsid w:val="0086410C"/>
    <w:rsid w:val="008647E5"/>
    <w:rsid w:val="00865708"/>
    <w:rsid w:val="0086707A"/>
    <w:rsid w:val="0087226F"/>
    <w:rsid w:val="00874D14"/>
    <w:rsid w:val="00874D93"/>
    <w:rsid w:val="0087586E"/>
    <w:rsid w:val="00875F45"/>
    <w:rsid w:val="00876353"/>
    <w:rsid w:val="008774A9"/>
    <w:rsid w:val="00882335"/>
    <w:rsid w:val="008838D5"/>
    <w:rsid w:val="008848F4"/>
    <w:rsid w:val="0088514C"/>
    <w:rsid w:val="00885A41"/>
    <w:rsid w:val="00886DD9"/>
    <w:rsid w:val="00887171"/>
    <w:rsid w:val="00887920"/>
    <w:rsid w:val="00887978"/>
    <w:rsid w:val="008970F8"/>
    <w:rsid w:val="00897803"/>
    <w:rsid w:val="008A0ECC"/>
    <w:rsid w:val="008A2DD0"/>
    <w:rsid w:val="008A3F38"/>
    <w:rsid w:val="008B03EE"/>
    <w:rsid w:val="008B26EE"/>
    <w:rsid w:val="008B29F8"/>
    <w:rsid w:val="008B2C1F"/>
    <w:rsid w:val="008B4245"/>
    <w:rsid w:val="008B65CA"/>
    <w:rsid w:val="008B7C6B"/>
    <w:rsid w:val="008C3313"/>
    <w:rsid w:val="008C604A"/>
    <w:rsid w:val="008D0FC2"/>
    <w:rsid w:val="008D5D9D"/>
    <w:rsid w:val="008D7468"/>
    <w:rsid w:val="008E362C"/>
    <w:rsid w:val="008E3A01"/>
    <w:rsid w:val="008E5EC1"/>
    <w:rsid w:val="008F5A29"/>
    <w:rsid w:val="008F6F90"/>
    <w:rsid w:val="009005AE"/>
    <w:rsid w:val="00900837"/>
    <w:rsid w:val="00902CD5"/>
    <w:rsid w:val="0090455E"/>
    <w:rsid w:val="009062E0"/>
    <w:rsid w:val="009069AF"/>
    <w:rsid w:val="00911AFB"/>
    <w:rsid w:val="00912FA3"/>
    <w:rsid w:val="009138EA"/>
    <w:rsid w:val="00913B7E"/>
    <w:rsid w:val="0091575C"/>
    <w:rsid w:val="0092082F"/>
    <w:rsid w:val="00920EBD"/>
    <w:rsid w:val="00923BE6"/>
    <w:rsid w:val="00930F98"/>
    <w:rsid w:val="00933223"/>
    <w:rsid w:val="009374E7"/>
    <w:rsid w:val="0094195E"/>
    <w:rsid w:val="00946B41"/>
    <w:rsid w:val="0095028F"/>
    <w:rsid w:val="009514CF"/>
    <w:rsid w:val="00955B4F"/>
    <w:rsid w:val="00957C8C"/>
    <w:rsid w:val="00961829"/>
    <w:rsid w:val="00963C7D"/>
    <w:rsid w:val="009642C5"/>
    <w:rsid w:val="00965BDD"/>
    <w:rsid w:val="00967479"/>
    <w:rsid w:val="00967482"/>
    <w:rsid w:val="00967BBA"/>
    <w:rsid w:val="00967C90"/>
    <w:rsid w:val="00970DBC"/>
    <w:rsid w:val="009734E0"/>
    <w:rsid w:val="0097644A"/>
    <w:rsid w:val="00983866"/>
    <w:rsid w:val="00991A7A"/>
    <w:rsid w:val="0099245C"/>
    <w:rsid w:val="00993BCD"/>
    <w:rsid w:val="00994AF7"/>
    <w:rsid w:val="00995183"/>
    <w:rsid w:val="00995303"/>
    <w:rsid w:val="00995D0F"/>
    <w:rsid w:val="00996885"/>
    <w:rsid w:val="00996C71"/>
    <w:rsid w:val="009A07AF"/>
    <w:rsid w:val="009A303C"/>
    <w:rsid w:val="009A42AE"/>
    <w:rsid w:val="009A7D75"/>
    <w:rsid w:val="009B4A6B"/>
    <w:rsid w:val="009B52D8"/>
    <w:rsid w:val="009C36B1"/>
    <w:rsid w:val="009C6D0B"/>
    <w:rsid w:val="009C74F9"/>
    <w:rsid w:val="009C782D"/>
    <w:rsid w:val="009D053A"/>
    <w:rsid w:val="009D1624"/>
    <w:rsid w:val="009D521E"/>
    <w:rsid w:val="009D7A9F"/>
    <w:rsid w:val="009E1F66"/>
    <w:rsid w:val="009E4804"/>
    <w:rsid w:val="009E5415"/>
    <w:rsid w:val="009E6FC3"/>
    <w:rsid w:val="009F2001"/>
    <w:rsid w:val="009F29E9"/>
    <w:rsid w:val="009F3DF2"/>
    <w:rsid w:val="009F48AF"/>
    <w:rsid w:val="009F4919"/>
    <w:rsid w:val="009F5CAF"/>
    <w:rsid w:val="009F76DD"/>
    <w:rsid w:val="00A01812"/>
    <w:rsid w:val="00A049FB"/>
    <w:rsid w:val="00A05393"/>
    <w:rsid w:val="00A066DA"/>
    <w:rsid w:val="00A1168F"/>
    <w:rsid w:val="00A16369"/>
    <w:rsid w:val="00A20625"/>
    <w:rsid w:val="00A220F0"/>
    <w:rsid w:val="00A22629"/>
    <w:rsid w:val="00A22887"/>
    <w:rsid w:val="00A22EDF"/>
    <w:rsid w:val="00A2623C"/>
    <w:rsid w:val="00A31179"/>
    <w:rsid w:val="00A35ACD"/>
    <w:rsid w:val="00A36B32"/>
    <w:rsid w:val="00A36C01"/>
    <w:rsid w:val="00A37728"/>
    <w:rsid w:val="00A37C01"/>
    <w:rsid w:val="00A4028A"/>
    <w:rsid w:val="00A40802"/>
    <w:rsid w:val="00A40FAF"/>
    <w:rsid w:val="00A42CD9"/>
    <w:rsid w:val="00A43648"/>
    <w:rsid w:val="00A43CF0"/>
    <w:rsid w:val="00A447A4"/>
    <w:rsid w:val="00A44A20"/>
    <w:rsid w:val="00A4682F"/>
    <w:rsid w:val="00A51843"/>
    <w:rsid w:val="00A52DB4"/>
    <w:rsid w:val="00A57EA3"/>
    <w:rsid w:val="00A62A4E"/>
    <w:rsid w:val="00A6403F"/>
    <w:rsid w:val="00A65B4C"/>
    <w:rsid w:val="00A67F3D"/>
    <w:rsid w:val="00A71AC4"/>
    <w:rsid w:val="00A72E84"/>
    <w:rsid w:val="00A75F62"/>
    <w:rsid w:val="00A75FDA"/>
    <w:rsid w:val="00A83D65"/>
    <w:rsid w:val="00A85DBB"/>
    <w:rsid w:val="00A86B51"/>
    <w:rsid w:val="00A900C3"/>
    <w:rsid w:val="00A9091B"/>
    <w:rsid w:val="00A91AC8"/>
    <w:rsid w:val="00A94A74"/>
    <w:rsid w:val="00A9796C"/>
    <w:rsid w:val="00AA0430"/>
    <w:rsid w:val="00AA0C73"/>
    <w:rsid w:val="00AA0CBA"/>
    <w:rsid w:val="00AA303D"/>
    <w:rsid w:val="00AA380F"/>
    <w:rsid w:val="00AA428E"/>
    <w:rsid w:val="00AA7994"/>
    <w:rsid w:val="00AB19F9"/>
    <w:rsid w:val="00AB29DE"/>
    <w:rsid w:val="00AB3FE6"/>
    <w:rsid w:val="00AB6127"/>
    <w:rsid w:val="00AC03FF"/>
    <w:rsid w:val="00AC1273"/>
    <w:rsid w:val="00AC2BF6"/>
    <w:rsid w:val="00AC2DAC"/>
    <w:rsid w:val="00AC3001"/>
    <w:rsid w:val="00AD3100"/>
    <w:rsid w:val="00AE0C93"/>
    <w:rsid w:val="00AE1036"/>
    <w:rsid w:val="00AE1E43"/>
    <w:rsid w:val="00AE280D"/>
    <w:rsid w:val="00AE5234"/>
    <w:rsid w:val="00AE58E1"/>
    <w:rsid w:val="00AF1ADA"/>
    <w:rsid w:val="00AF36ED"/>
    <w:rsid w:val="00AF455B"/>
    <w:rsid w:val="00AF71DA"/>
    <w:rsid w:val="00AF78B3"/>
    <w:rsid w:val="00AF7D7E"/>
    <w:rsid w:val="00B02558"/>
    <w:rsid w:val="00B03C17"/>
    <w:rsid w:val="00B0704C"/>
    <w:rsid w:val="00B07832"/>
    <w:rsid w:val="00B12012"/>
    <w:rsid w:val="00B1359E"/>
    <w:rsid w:val="00B13E84"/>
    <w:rsid w:val="00B14392"/>
    <w:rsid w:val="00B15703"/>
    <w:rsid w:val="00B173A8"/>
    <w:rsid w:val="00B21065"/>
    <w:rsid w:val="00B24C66"/>
    <w:rsid w:val="00B2772C"/>
    <w:rsid w:val="00B32361"/>
    <w:rsid w:val="00B36826"/>
    <w:rsid w:val="00B37983"/>
    <w:rsid w:val="00B44D81"/>
    <w:rsid w:val="00B4576D"/>
    <w:rsid w:val="00B45985"/>
    <w:rsid w:val="00B46D02"/>
    <w:rsid w:val="00B5641D"/>
    <w:rsid w:val="00B56BD1"/>
    <w:rsid w:val="00B578C7"/>
    <w:rsid w:val="00B619F9"/>
    <w:rsid w:val="00B628C3"/>
    <w:rsid w:val="00B63264"/>
    <w:rsid w:val="00B6795E"/>
    <w:rsid w:val="00B67BB0"/>
    <w:rsid w:val="00B67EA8"/>
    <w:rsid w:val="00B720ED"/>
    <w:rsid w:val="00B73312"/>
    <w:rsid w:val="00B73740"/>
    <w:rsid w:val="00B744FA"/>
    <w:rsid w:val="00B76E40"/>
    <w:rsid w:val="00B8187A"/>
    <w:rsid w:val="00B829B3"/>
    <w:rsid w:val="00B83C50"/>
    <w:rsid w:val="00B8610F"/>
    <w:rsid w:val="00B86743"/>
    <w:rsid w:val="00B86D30"/>
    <w:rsid w:val="00B9026F"/>
    <w:rsid w:val="00B91DA1"/>
    <w:rsid w:val="00B947C0"/>
    <w:rsid w:val="00B94BC0"/>
    <w:rsid w:val="00BB6F6C"/>
    <w:rsid w:val="00BB6F76"/>
    <w:rsid w:val="00BC18BE"/>
    <w:rsid w:val="00BC283F"/>
    <w:rsid w:val="00BC7837"/>
    <w:rsid w:val="00BC7FF3"/>
    <w:rsid w:val="00BD0B77"/>
    <w:rsid w:val="00BD179F"/>
    <w:rsid w:val="00BD1CA4"/>
    <w:rsid w:val="00BD626E"/>
    <w:rsid w:val="00BD7B65"/>
    <w:rsid w:val="00BD7D87"/>
    <w:rsid w:val="00BE0831"/>
    <w:rsid w:val="00BF359C"/>
    <w:rsid w:val="00BF4705"/>
    <w:rsid w:val="00BF66CD"/>
    <w:rsid w:val="00C0005B"/>
    <w:rsid w:val="00C00EA6"/>
    <w:rsid w:val="00C0282C"/>
    <w:rsid w:val="00C029A0"/>
    <w:rsid w:val="00C02AA5"/>
    <w:rsid w:val="00C06A3E"/>
    <w:rsid w:val="00C1169A"/>
    <w:rsid w:val="00C16754"/>
    <w:rsid w:val="00C17957"/>
    <w:rsid w:val="00C20B53"/>
    <w:rsid w:val="00C20DBD"/>
    <w:rsid w:val="00C21875"/>
    <w:rsid w:val="00C23686"/>
    <w:rsid w:val="00C248C8"/>
    <w:rsid w:val="00C25A07"/>
    <w:rsid w:val="00C2701F"/>
    <w:rsid w:val="00C31A8F"/>
    <w:rsid w:val="00C330D6"/>
    <w:rsid w:val="00C338A9"/>
    <w:rsid w:val="00C35281"/>
    <w:rsid w:val="00C356AD"/>
    <w:rsid w:val="00C358D7"/>
    <w:rsid w:val="00C35947"/>
    <w:rsid w:val="00C36928"/>
    <w:rsid w:val="00C3776A"/>
    <w:rsid w:val="00C41C51"/>
    <w:rsid w:val="00C41CB1"/>
    <w:rsid w:val="00C42195"/>
    <w:rsid w:val="00C450EE"/>
    <w:rsid w:val="00C45799"/>
    <w:rsid w:val="00C46E7A"/>
    <w:rsid w:val="00C50BCC"/>
    <w:rsid w:val="00C566E5"/>
    <w:rsid w:val="00C57E1D"/>
    <w:rsid w:val="00C60CCA"/>
    <w:rsid w:val="00C627E8"/>
    <w:rsid w:val="00C63105"/>
    <w:rsid w:val="00C64E1A"/>
    <w:rsid w:val="00C66F67"/>
    <w:rsid w:val="00C673B9"/>
    <w:rsid w:val="00C675EE"/>
    <w:rsid w:val="00C679F0"/>
    <w:rsid w:val="00C710B4"/>
    <w:rsid w:val="00C72013"/>
    <w:rsid w:val="00C749C0"/>
    <w:rsid w:val="00C80EF4"/>
    <w:rsid w:val="00C8368B"/>
    <w:rsid w:val="00C85FD9"/>
    <w:rsid w:val="00C956CD"/>
    <w:rsid w:val="00CA0323"/>
    <w:rsid w:val="00CA2076"/>
    <w:rsid w:val="00CA2642"/>
    <w:rsid w:val="00CA2B2F"/>
    <w:rsid w:val="00CA4B96"/>
    <w:rsid w:val="00CA50CC"/>
    <w:rsid w:val="00CA6AD6"/>
    <w:rsid w:val="00CB0688"/>
    <w:rsid w:val="00CB0A9D"/>
    <w:rsid w:val="00CB3B45"/>
    <w:rsid w:val="00CC1A8F"/>
    <w:rsid w:val="00CC406D"/>
    <w:rsid w:val="00CC41A8"/>
    <w:rsid w:val="00CC5723"/>
    <w:rsid w:val="00CD2191"/>
    <w:rsid w:val="00CD77F1"/>
    <w:rsid w:val="00CD7F26"/>
    <w:rsid w:val="00CE0C9D"/>
    <w:rsid w:val="00CE1DBD"/>
    <w:rsid w:val="00CE1F09"/>
    <w:rsid w:val="00CE470E"/>
    <w:rsid w:val="00CE785B"/>
    <w:rsid w:val="00CE7D6B"/>
    <w:rsid w:val="00CF0BCD"/>
    <w:rsid w:val="00CF0C6B"/>
    <w:rsid w:val="00CF1875"/>
    <w:rsid w:val="00CF2140"/>
    <w:rsid w:val="00CF4FCA"/>
    <w:rsid w:val="00CF7D38"/>
    <w:rsid w:val="00D00956"/>
    <w:rsid w:val="00D05EEB"/>
    <w:rsid w:val="00D111B3"/>
    <w:rsid w:val="00D11CCE"/>
    <w:rsid w:val="00D134C4"/>
    <w:rsid w:val="00D141DF"/>
    <w:rsid w:val="00D14704"/>
    <w:rsid w:val="00D15EE1"/>
    <w:rsid w:val="00D165E9"/>
    <w:rsid w:val="00D22456"/>
    <w:rsid w:val="00D25251"/>
    <w:rsid w:val="00D2705C"/>
    <w:rsid w:val="00D304D5"/>
    <w:rsid w:val="00D30507"/>
    <w:rsid w:val="00D3308C"/>
    <w:rsid w:val="00D344BD"/>
    <w:rsid w:val="00D35A68"/>
    <w:rsid w:val="00D36C0B"/>
    <w:rsid w:val="00D379E6"/>
    <w:rsid w:val="00D37FFD"/>
    <w:rsid w:val="00D4059B"/>
    <w:rsid w:val="00D40992"/>
    <w:rsid w:val="00D40B98"/>
    <w:rsid w:val="00D4163E"/>
    <w:rsid w:val="00D41BF8"/>
    <w:rsid w:val="00D44AD4"/>
    <w:rsid w:val="00D44D5A"/>
    <w:rsid w:val="00D51DC4"/>
    <w:rsid w:val="00D532FF"/>
    <w:rsid w:val="00D54E0B"/>
    <w:rsid w:val="00D62770"/>
    <w:rsid w:val="00D65CD9"/>
    <w:rsid w:val="00D661A3"/>
    <w:rsid w:val="00D7037D"/>
    <w:rsid w:val="00D705A6"/>
    <w:rsid w:val="00D734B8"/>
    <w:rsid w:val="00D73938"/>
    <w:rsid w:val="00D74DE9"/>
    <w:rsid w:val="00D80D2B"/>
    <w:rsid w:val="00D84845"/>
    <w:rsid w:val="00D85454"/>
    <w:rsid w:val="00D87534"/>
    <w:rsid w:val="00D879A5"/>
    <w:rsid w:val="00D90751"/>
    <w:rsid w:val="00D90A03"/>
    <w:rsid w:val="00D90BE3"/>
    <w:rsid w:val="00D92E7B"/>
    <w:rsid w:val="00D944DE"/>
    <w:rsid w:val="00D9560D"/>
    <w:rsid w:val="00D95643"/>
    <w:rsid w:val="00D95AF2"/>
    <w:rsid w:val="00D96281"/>
    <w:rsid w:val="00DA0B8E"/>
    <w:rsid w:val="00DB1AAD"/>
    <w:rsid w:val="00DB3B49"/>
    <w:rsid w:val="00DB3CB9"/>
    <w:rsid w:val="00DB3DE8"/>
    <w:rsid w:val="00DB7094"/>
    <w:rsid w:val="00DB70AC"/>
    <w:rsid w:val="00DC2BE7"/>
    <w:rsid w:val="00DC5280"/>
    <w:rsid w:val="00DC5FD9"/>
    <w:rsid w:val="00DC7415"/>
    <w:rsid w:val="00DD2D90"/>
    <w:rsid w:val="00DD5E03"/>
    <w:rsid w:val="00DD6118"/>
    <w:rsid w:val="00DF2038"/>
    <w:rsid w:val="00DF66FB"/>
    <w:rsid w:val="00E028ED"/>
    <w:rsid w:val="00E130BE"/>
    <w:rsid w:val="00E1322D"/>
    <w:rsid w:val="00E142F8"/>
    <w:rsid w:val="00E21E43"/>
    <w:rsid w:val="00E23406"/>
    <w:rsid w:val="00E239E3"/>
    <w:rsid w:val="00E23C22"/>
    <w:rsid w:val="00E23C48"/>
    <w:rsid w:val="00E258CF"/>
    <w:rsid w:val="00E27827"/>
    <w:rsid w:val="00E27AB4"/>
    <w:rsid w:val="00E30DA5"/>
    <w:rsid w:val="00E31C29"/>
    <w:rsid w:val="00E320BA"/>
    <w:rsid w:val="00E3228B"/>
    <w:rsid w:val="00E33377"/>
    <w:rsid w:val="00E34920"/>
    <w:rsid w:val="00E35D5A"/>
    <w:rsid w:val="00E35FF8"/>
    <w:rsid w:val="00E36FA6"/>
    <w:rsid w:val="00E40049"/>
    <w:rsid w:val="00E4123D"/>
    <w:rsid w:val="00E413B5"/>
    <w:rsid w:val="00E47090"/>
    <w:rsid w:val="00E4722E"/>
    <w:rsid w:val="00E47BB1"/>
    <w:rsid w:val="00E522D3"/>
    <w:rsid w:val="00E57D4A"/>
    <w:rsid w:val="00E6101D"/>
    <w:rsid w:val="00E610B0"/>
    <w:rsid w:val="00E61186"/>
    <w:rsid w:val="00E62535"/>
    <w:rsid w:val="00E646D4"/>
    <w:rsid w:val="00E65856"/>
    <w:rsid w:val="00E664E3"/>
    <w:rsid w:val="00E671D4"/>
    <w:rsid w:val="00E6774B"/>
    <w:rsid w:val="00E7127A"/>
    <w:rsid w:val="00E73F9A"/>
    <w:rsid w:val="00E76576"/>
    <w:rsid w:val="00E80CD0"/>
    <w:rsid w:val="00E8318C"/>
    <w:rsid w:val="00E84AE2"/>
    <w:rsid w:val="00E8694A"/>
    <w:rsid w:val="00E92601"/>
    <w:rsid w:val="00E95B19"/>
    <w:rsid w:val="00EA0A78"/>
    <w:rsid w:val="00EA1257"/>
    <w:rsid w:val="00EA2F86"/>
    <w:rsid w:val="00EA2FDA"/>
    <w:rsid w:val="00EA315A"/>
    <w:rsid w:val="00EA371E"/>
    <w:rsid w:val="00EA388A"/>
    <w:rsid w:val="00EA4121"/>
    <w:rsid w:val="00EA4CAC"/>
    <w:rsid w:val="00EB04CC"/>
    <w:rsid w:val="00EB133E"/>
    <w:rsid w:val="00EB154D"/>
    <w:rsid w:val="00EB1B42"/>
    <w:rsid w:val="00EB2C4A"/>
    <w:rsid w:val="00EB311C"/>
    <w:rsid w:val="00EB4636"/>
    <w:rsid w:val="00EB58D7"/>
    <w:rsid w:val="00EB628F"/>
    <w:rsid w:val="00EB7A75"/>
    <w:rsid w:val="00EC1721"/>
    <w:rsid w:val="00EC326D"/>
    <w:rsid w:val="00EC351F"/>
    <w:rsid w:val="00EC61DD"/>
    <w:rsid w:val="00EC679E"/>
    <w:rsid w:val="00ED1025"/>
    <w:rsid w:val="00ED29EE"/>
    <w:rsid w:val="00ED4E13"/>
    <w:rsid w:val="00ED69B2"/>
    <w:rsid w:val="00ED7B85"/>
    <w:rsid w:val="00EE4E51"/>
    <w:rsid w:val="00EE5DD4"/>
    <w:rsid w:val="00EF1692"/>
    <w:rsid w:val="00EF1A01"/>
    <w:rsid w:val="00EF3541"/>
    <w:rsid w:val="00EF3E6E"/>
    <w:rsid w:val="00EF41F0"/>
    <w:rsid w:val="00EF4D71"/>
    <w:rsid w:val="00EF645E"/>
    <w:rsid w:val="00EF7459"/>
    <w:rsid w:val="00F06F8D"/>
    <w:rsid w:val="00F23CED"/>
    <w:rsid w:val="00F244DA"/>
    <w:rsid w:val="00F261E8"/>
    <w:rsid w:val="00F2695E"/>
    <w:rsid w:val="00F26C5A"/>
    <w:rsid w:val="00F35DDD"/>
    <w:rsid w:val="00F40127"/>
    <w:rsid w:val="00F40656"/>
    <w:rsid w:val="00F44347"/>
    <w:rsid w:val="00F45546"/>
    <w:rsid w:val="00F51F3B"/>
    <w:rsid w:val="00F52B0D"/>
    <w:rsid w:val="00F54854"/>
    <w:rsid w:val="00F54A31"/>
    <w:rsid w:val="00F57B10"/>
    <w:rsid w:val="00F57C21"/>
    <w:rsid w:val="00F57E42"/>
    <w:rsid w:val="00F605AD"/>
    <w:rsid w:val="00F61709"/>
    <w:rsid w:val="00F64174"/>
    <w:rsid w:val="00F7091B"/>
    <w:rsid w:val="00F73912"/>
    <w:rsid w:val="00F73E71"/>
    <w:rsid w:val="00F7562C"/>
    <w:rsid w:val="00F76ADB"/>
    <w:rsid w:val="00F80DA3"/>
    <w:rsid w:val="00F81F72"/>
    <w:rsid w:val="00F82023"/>
    <w:rsid w:val="00F82558"/>
    <w:rsid w:val="00F83B70"/>
    <w:rsid w:val="00F843A9"/>
    <w:rsid w:val="00F8516C"/>
    <w:rsid w:val="00F86E6C"/>
    <w:rsid w:val="00F9105F"/>
    <w:rsid w:val="00F92C46"/>
    <w:rsid w:val="00F956B2"/>
    <w:rsid w:val="00F95EEA"/>
    <w:rsid w:val="00F97341"/>
    <w:rsid w:val="00FA1DD6"/>
    <w:rsid w:val="00FB1620"/>
    <w:rsid w:val="00FB1891"/>
    <w:rsid w:val="00FB2D5E"/>
    <w:rsid w:val="00FB30F8"/>
    <w:rsid w:val="00FB52E2"/>
    <w:rsid w:val="00FC11B6"/>
    <w:rsid w:val="00FC4522"/>
    <w:rsid w:val="00FC7C47"/>
    <w:rsid w:val="00FD04AB"/>
    <w:rsid w:val="00FD0B67"/>
    <w:rsid w:val="00FD0FCD"/>
    <w:rsid w:val="00FD11B5"/>
    <w:rsid w:val="00FD379F"/>
    <w:rsid w:val="00FD3B1C"/>
    <w:rsid w:val="00FD3FA8"/>
    <w:rsid w:val="00FD5294"/>
    <w:rsid w:val="00FD641D"/>
    <w:rsid w:val="00FD6D89"/>
    <w:rsid w:val="00FE016E"/>
    <w:rsid w:val="00FE01AB"/>
    <w:rsid w:val="00FE17AC"/>
    <w:rsid w:val="00FE217C"/>
    <w:rsid w:val="00FE43BE"/>
    <w:rsid w:val="00FE67AE"/>
    <w:rsid w:val="00FE73FE"/>
    <w:rsid w:val="00FF187D"/>
    <w:rsid w:val="00FF18FC"/>
    <w:rsid w:val="00FF4DE1"/>
    <w:rsid w:val="00FF568E"/>
    <w:rsid w:val="00FF6A25"/>
    <w:rsid w:val="00FF7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6DF4A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05A6"/>
    <w:pPr>
      <w:spacing w:line="240" w:lineRule="auto"/>
      <w:jc w:val="both"/>
    </w:pPr>
    <w:rPr>
      <w:rFonts w:ascii="Baskerville" w:hAnsi="Baskerville" w:cs="Times New Roman"/>
      <w:color w:val="auto"/>
      <w:sz w:val="24"/>
      <w:szCs w:val="24"/>
    </w:rPr>
  </w:style>
  <w:style w:type="paragraph" w:styleId="Heading1">
    <w:name w:val="heading 1"/>
    <w:basedOn w:val="Normal"/>
    <w:next w:val="Normal"/>
    <w:rsid w:val="00C60CCA"/>
    <w:pPr>
      <w:keepNext/>
      <w:keepLines/>
      <w:numPr>
        <w:numId w:val="9"/>
      </w:numPr>
      <w:spacing w:before="400" w:after="120" w:line="276" w:lineRule="auto"/>
      <w:contextualSpacing/>
      <w:outlineLvl w:val="0"/>
    </w:pPr>
    <w:rPr>
      <w:rFonts w:ascii="Arial" w:hAnsi="Arial" w:cs="Arial"/>
      <w:b/>
      <w:color w:val="ED7D31" w:themeColor="accent2"/>
      <w:sz w:val="40"/>
      <w:szCs w:val="40"/>
    </w:rPr>
  </w:style>
  <w:style w:type="paragraph" w:styleId="Heading2">
    <w:name w:val="heading 2"/>
    <w:basedOn w:val="Normal"/>
    <w:next w:val="Normal"/>
    <w:autoRedefine/>
    <w:qFormat/>
    <w:rsid w:val="00EF3541"/>
    <w:pPr>
      <w:keepNext/>
      <w:keepLines/>
      <w:numPr>
        <w:ilvl w:val="1"/>
        <w:numId w:val="9"/>
      </w:numPr>
      <w:spacing w:before="360" w:after="120" w:line="276" w:lineRule="auto"/>
      <w:ind w:left="630" w:hanging="630"/>
      <w:contextualSpacing/>
      <w:outlineLvl w:val="1"/>
    </w:pPr>
    <w:rPr>
      <w:rFonts w:ascii="Arial" w:hAnsi="Arial" w:cs="Arial"/>
      <w:b/>
      <w:color w:val="ED7D31" w:themeColor="accent2"/>
      <w:sz w:val="32"/>
      <w:szCs w:val="32"/>
    </w:rPr>
  </w:style>
  <w:style w:type="paragraph" w:styleId="Heading3">
    <w:name w:val="heading 3"/>
    <w:basedOn w:val="Heading2"/>
    <w:rsid w:val="006F22CD"/>
    <w:pPr>
      <w:numPr>
        <w:ilvl w:val="2"/>
      </w:numPr>
      <w:outlineLvl w:val="2"/>
    </w:pPr>
    <w:rPr>
      <w:b w:val="0"/>
      <w:sz w:val="28"/>
      <w:szCs w:val="28"/>
    </w:rPr>
  </w:style>
  <w:style w:type="paragraph" w:styleId="Heading4">
    <w:name w:val="heading 4"/>
    <w:basedOn w:val="Normal"/>
    <w:next w:val="Normal"/>
    <w:pPr>
      <w:keepNext/>
      <w:keepLines/>
      <w:numPr>
        <w:ilvl w:val="3"/>
        <w:numId w:val="9"/>
      </w:numPr>
      <w:spacing w:before="280" w:after="80" w:line="276" w:lineRule="auto"/>
      <w:contextualSpacing/>
      <w:outlineLvl w:val="3"/>
    </w:pPr>
    <w:rPr>
      <w:rFonts w:ascii="Arial" w:hAnsi="Arial" w:cs="Arial"/>
      <w:color w:val="666666"/>
    </w:rPr>
  </w:style>
  <w:style w:type="paragraph" w:styleId="Heading5">
    <w:name w:val="heading 5"/>
    <w:basedOn w:val="Normal"/>
    <w:next w:val="Normal"/>
    <w:pPr>
      <w:keepNext/>
      <w:keepLines/>
      <w:numPr>
        <w:ilvl w:val="4"/>
        <w:numId w:val="9"/>
      </w:numPr>
      <w:spacing w:before="240" w:after="80" w:line="276" w:lineRule="auto"/>
      <w:contextualSpacing/>
      <w:outlineLvl w:val="4"/>
    </w:pPr>
    <w:rPr>
      <w:rFonts w:ascii="Arial" w:hAnsi="Arial" w:cs="Arial"/>
      <w:color w:val="666666"/>
      <w:sz w:val="22"/>
      <w:szCs w:val="22"/>
    </w:rPr>
  </w:style>
  <w:style w:type="paragraph" w:styleId="Heading6">
    <w:name w:val="heading 6"/>
    <w:basedOn w:val="Normal"/>
    <w:next w:val="Normal"/>
    <w:pPr>
      <w:keepNext/>
      <w:keepLines/>
      <w:numPr>
        <w:ilvl w:val="5"/>
        <w:numId w:val="9"/>
      </w:numPr>
      <w:spacing w:before="240" w:after="80" w:line="276" w:lineRule="auto"/>
      <w:contextualSpacing/>
      <w:outlineLvl w:val="5"/>
    </w:pPr>
    <w:rPr>
      <w:rFonts w:ascii="Arial" w:hAnsi="Arial" w:cs="Arial"/>
      <w:i/>
      <w:color w:val="666666"/>
      <w:sz w:val="22"/>
      <w:szCs w:val="22"/>
    </w:rPr>
  </w:style>
  <w:style w:type="paragraph" w:styleId="Heading7">
    <w:name w:val="heading 7"/>
    <w:basedOn w:val="Normal"/>
    <w:next w:val="Normal"/>
    <w:link w:val="Heading7Char"/>
    <w:uiPriority w:val="9"/>
    <w:semiHidden/>
    <w:unhideWhenUsed/>
    <w:qFormat/>
    <w:rsid w:val="00C60CCA"/>
    <w:pPr>
      <w:keepNext/>
      <w:keepLines/>
      <w:numPr>
        <w:ilvl w:val="6"/>
        <w:numId w:val="9"/>
      </w:numPr>
      <w:spacing w:before="40" w:line="276" w:lineRule="auto"/>
      <w:outlineLvl w:val="6"/>
    </w:pPr>
    <w:rPr>
      <w:rFonts w:asciiTheme="majorHAnsi" w:eastAsiaTheme="majorEastAsia" w:hAnsiTheme="majorHAnsi" w:cstheme="majorBidi"/>
      <w:i/>
      <w:iCs/>
      <w:color w:val="1F4D78" w:themeColor="accent1" w:themeShade="7F"/>
      <w:sz w:val="22"/>
      <w:szCs w:val="22"/>
    </w:rPr>
  </w:style>
  <w:style w:type="paragraph" w:styleId="Heading8">
    <w:name w:val="heading 8"/>
    <w:basedOn w:val="Normal"/>
    <w:next w:val="Normal"/>
    <w:link w:val="Heading8Char"/>
    <w:uiPriority w:val="9"/>
    <w:semiHidden/>
    <w:unhideWhenUsed/>
    <w:qFormat/>
    <w:rsid w:val="00C60CCA"/>
    <w:pPr>
      <w:keepNext/>
      <w:keepLines/>
      <w:numPr>
        <w:ilvl w:val="7"/>
        <w:numId w:val="9"/>
      </w:numPr>
      <w:spacing w:before="40" w:line="276"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60CCA"/>
    <w:pPr>
      <w:keepNext/>
      <w:keepLines/>
      <w:numPr>
        <w:ilvl w:val="8"/>
        <w:numId w:val="9"/>
      </w:numPr>
      <w:spacing w:before="40" w:line="276"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02366"/>
    <w:pPr>
      <w:keepNext/>
      <w:keepLines/>
      <w:spacing w:after="60" w:line="276" w:lineRule="auto"/>
      <w:contextualSpacing/>
      <w:jc w:val="center"/>
    </w:pPr>
    <w:rPr>
      <w:rFonts w:ascii="Helvetica Neue" w:hAnsi="Helvetica Neue" w:cs="Arial"/>
      <w:b/>
      <w:color w:val="ED7D31" w:themeColor="accent2"/>
      <w:sz w:val="66"/>
      <w:szCs w:val="66"/>
    </w:rPr>
  </w:style>
  <w:style w:type="paragraph" w:styleId="Subtitle">
    <w:name w:val="Subtitle"/>
    <w:basedOn w:val="Normal"/>
    <w:next w:val="Normal"/>
    <w:rsid w:val="00AC3001"/>
    <w:pPr>
      <w:keepNext/>
      <w:keepLines/>
      <w:spacing w:after="320" w:line="276" w:lineRule="auto"/>
      <w:contextualSpacing/>
    </w:pPr>
    <w:rPr>
      <w:rFonts w:cs="Arial"/>
      <w:color w:val="000000" w:themeColor="text1"/>
      <w:sz w:val="22"/>
      <w:szCs w:val="30"/>
    </w:rPr>
  </w:style>
  <w:style w:type="paragraph" w:styleId="CommentText">
    <w:name w:val="annotation text"/>
    <w:basedOn w:val="Normal"/>
    <w:link w:val="CommentTextChar"/>
    <w:uiPriority w:val="99"/>
    <w:semiHidden/>
    <w:unhideWhenUsed/>
    <w:rPr>
      <w:rFonts w:ascii="Arial" w:hAnsi="Arial" w:cs="Arial"/>
      <w:color w:val="000000"/>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03DE2"/>
    <w:rPr>
      <w:color w:val="000000"/>
      <w:sz w:val="18"/>
      <w:szCs w:val="18"/>
    </w:rPr>
  </w:style>
  <w:style w:type="character" w:customStyle="1" w:styleId="BalloonTextChar">
    <w:name w:val="Balloon Text Char"/>
    <w:basedOn w:val="DefaultParagraphFont"/>
    <w:link w:val="BalloonText"/>
    <w:uiPriority w:val="99"/>
    <w:semiHidden/>
    <w:rsid w:val="00703DE2"/>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703DE2"/>
    <w:rPr>
      <w:color w:val="000000"/>
    </w:rPr>
  </w:style>
  <w:style w:type="character" w:customStyle="1" w:styleId="DocumentMapChar">
    <w:name w:val="Document Map Char"/>
    <w:basedOn w:val="DefaultParagraphFont"/>
    <w:link w:val="DocumentMap"/>
    <w:uiPriority w:val="99"/>
    <w:semiHidden/>
    <w:rsid w:val="00703DE2"/>
    <w:rPr>
      <w:rFonts w:ascii="Times New Roman" w:hAnsi="Times New Roman" w:cs="Times New Roman"/>
      <w:sz w:val="24"/>
      <w:szCs w:val="24"/>
    </w:rPr>
  </w:style>
  <w:style w:type="paragraph" w:styleId="ListParagraph">
    <w:name w:val="List Paragraph"/>
    <w:basedOn w:val="Normal"/>
    <w:uiPriority w:val="34"/>
    <w:qFormat/>
    <w:rsid w:val="00CE1DBD"/>
    <w:pPr>
      <w:spacing w:line="276" w:lineRule="auto"/>
      <w:ind w:left="720"/>
      <w:contextualSpacing/>
    </w:pPr>
    <w:rPr>
      <w:rFonts w:ascii="Arial" w:hAnsi="Arial" w:cs="Arial"/>
      <w:color w:val="000000"/>
      <w:sz w:val="22"/>
      <w:szCs w:val="22"/>
    </w:rPr>
  </w:style>
  <w:style w:type="character" w:customStyle="1" w:styleId="Heading7Char">
    <w:name w:val="Heading 7 Char"/>
    <w:basedOn w:val="DefaultParagraphFont"/>
    <w:link w:val="Heading7"/>
    <w:uiPriority w:val="9"/>
    <w:semiHidden/>
    <w:rsid w:val="00C60C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60C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60CCA"/>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591425"/>
    <w:pPr>
      <w:spacing w:after="200"/>
    </w:pPr>
    <w:rPr>
      <w:rFonts w:ascii="Arial" w:hAnsi="Arial" w:cs="Arial"/>
      <w:i/>
      <w:iCs/>
      <w:color w:val="44546A" w:themeColor="text2"/>
      <w:sz w:val="18"/>
      <w:szCs w:val="18"/>
    </w:rPr>
  </w:style>
  <w:style w:type="character" w:styleId="PlaceholderText">
    <w:name w:val="Placeholder Text"/>
    <w:basedOn w:val="DefaultParagraphFont"/>
    <w:uiPriority w:val="99"/>
    <w:semiHidden/>
    <w:rsid w:val="00591425"/>
    <w:rPr>
      <w:color w:val="808080"/>
    </w:rPr>
  </w:style>
  <w:style w:type="character" w:styleId="Hyperlink">
    <w:name w:val="Hyperlink"/>
    <w:basedOn w:val="DefaultParagraphFont"/>
    <w:uiPriority w:val="99"/>
    <w:unhideWhenUsed/>
    <w:rsid w:val="002B4D4F"/>
    <w:rPr>
      <w:color w:val="0000FF"/>
      <w:u w:val="single"/>
    </w:rPr>
  </w:style>
  <w:style w:type="character" w:customStyle="1" w:styleId="apple-converted-space">
    <w:name w:val="apple-converted-space"/>
    <w:basedOn w:val="DefaultParagraphFont"/>
    <w:rsid w:val="002B4D4F"/>
  </w:style>
  <w:style w:type="character" w:styleId="Emphasis">
    <w:name w:val="Emphasis"/>
    <w:basedOn w:val="DefaultParagraphFont"/>
    <w:uiPriority w:val="20"/>
    <w:qFormat/>
    <w:rsid w:val="007163D8"/>
    <w:rPr>
      <w:i/>
      <w:iCs/>
    </w:rPr>
  </w:style>
  <w:style w:type="paragraph" w:styleId="CommentSubject">
    <w:name w:val="annotation subject"/>
    <w:basedOn w:val="CommentText"/>
    <w:next w:val="CommentText"/>
    <w:link w:val="CommentSubjectChar"/>
    <w:uiPriority w:val="99"/>
    <w:semiHidden/>
    <w:unhideWhenUsed/>
    <w:rsid w:val="006716F8"/>
    <w:rPr>
      <w:rFonts w:ascii="Times New Roman" w:hAnsi="Times New Roman" w:cs="Times New Roman"/>
      <w:b/>
      <w:bCs/>
      <w:color w:val="auto"/>
      <w:sz w:val="20"/>
      <w:szCs w:val="20"/>
    </w:rPr>
  </w:style>
  <w:style w:type="character" w:customStyle="1" w:styleId="CommentSubjectChar">
    <w:name w:val="Comment Subject Char"/>
    <w:basedOn w:val="CommentTextChar"/>
    <w:link w:val="CommentSubject"/>
    <w:uiPriority w:val="99"/>
    <w:semiHidden/>
    <w:rsid w:val="006716F8"/>
    <w:rPr>
      <w:rFonts w:ascii="Times New Roman" w:hAnsi="Times New Roman" w:cs="Times New Roman"/>
      <w:b/>
      <w:bCs/>
      <w:color w:val="auto"/>
      <w:sz w:val="20"/>
      <w:szCs w:val="20"/>
    </w:rPr>
  </w:style>
  <w:style w:type="paragraph" w:styleId="Revision">
    <w:name w:val="Revision"/>
    <w:hidden/>
    <w:uiPriority w:val="99"/>
    <w:semiHidden/>
    <w:rsid w:val="006C6DC2"/>
    <w:pPr>
      <w:spacing w:line="240" w:lineRule="auto"/>
    </w:pPr>
    <w:rPr>
      <w:rFonts w:ascii="Baskerville" w:hAnsi="Baskerville"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948181">
      <w:bodyDiv w:val="1"/>
      <w:marLeft w:val="0"/>
      <w:marRight w:val="0"/>
      <w:marTop w:val="0"/>
      <w:marBottom w:val="0"/>
      <w:divBdr>
        <w:top w:val="none" w:sz="0" w:space="0" w:color="auto"/>
        <w:left w:val="none" w:sz="0" w:space="0" w:color="auto"/>
        <w:bottom w:val="none" w:sz="0" w:space="0" w:color="auto"/>
        <w:right w:val="none" w:sz="0" w:space="0" w:color="auto"/>
      </w:divBdr>
    </w:div>
    <w:div w:id="65812074">
      <w:bodyDiv w:val="1"/>
      <w:marLeft w:val="0"/>
      <w:marRight w:val="0"/>
      <w:marTop w:val="0"/>
      <w:marBottom w:val="0"/>
      <w:divBdr>
        <w:top w:val="none" w:sz="0" w:space="0" w:color="auto"/>
        <w:left w:val="none" w:sz="0" w:space="0" w:color="auto"/>
        <w:bottom w:val="none" w:sz="0" w:space="0" w:color="auto"/>
        <w:right w:val="none" w:sz="0" w:space="0" w:color="auto"/>
      </w:divBdr>
    </w:div>
    <w:div w:id="98112775">
      <w:bodyDiv w:val="1"/>
      <w:marLeft w:val="0"/>
      <w:marRight w:val="0"/>
      <w:marTop w:val="0"/>
      <w:marBottom w:val="0"/>
      <w:divBdr>
        <w:top w:val="none" w:sz="0" w:space="0" w:color="auto"/>
        <w:left w:val="none" w:sz="0" w:space="0" w:color="auto"/>
        <w:bottom w:val="none" w:sz="0" w:space="0" w:color="auto"/>
        <w:right w:val="none" w:sz="0" w:space="0" w:color="auto"/>
      </w:divBdr>
    </w:div>
    <w:div w:id="319117401">
      <w:bodyDiv w:val="1"/>
      <w:marLeft w:val="0"/>
      <w:marRight w:val="0"/>
      <w:marTop w:val="0"/>
      <w:marBottom w:val="0"/>
      <w:divBdr>
        <w:top w:val="none" w:sz="0" w:space="0" w:color="auto"/>
        <w:left w:val="none" w:sz="0" w:space="0" w:color="auto"/>
        <w:bottom w:val="none" w:sz="0" w:space="0" w:color="auto"/>
        <w:right w:val="none" w:sz="0" w:space="0" w:color="auto"/>
      </w:divBdr>
    </w:div>
    <w:div w:id="326985119">
      <w:bodyDiv w:val="1"/>
      <w:marLeft w:val="0"/>
      <w:marRight w:val="0"/>
      <w:marTop w:val="0"/>
      <w:marBottom w:val="0"/>
      <w:divBdr>
        <w:top w:val="none" w:sz="0" w:space="0" w:color="auto"/>
        <w:left w:val="none" w:sz="0" w:space="0" w:color="auto"/>
        <w:bottom w:val="none" w:sz="0" w:space="0" w:color="auto"/>
        <w:right w:val="none" w:sz="0" w:space="0" w:color="auto"/>
      </w:divBdr>
    </w:div>
    <w:div w:id="504056452">
      <w:bodyDiv w:val="1"/>
      <w:marLeft w:val="0"/>
      <w:marRight w:val="0"/>
      <w:marTop w:val="0"/>
      <w:marBottom w:val="0"/>
      <w:divBdr>
        <w:top w:val="none" w:sz="0" w:space="0" w:color="auto"/>
        <w:left w:val="none" w:sz="0" w:space="0" w:color="auto"/>
        <w:bottom w:val="none" w:sz="0" w:space="0" w:color="auto"/>
        <w:right w:val="none" w:sz="0" w:space="0" w:color="auto"/>
      </w:divBdr>
    </w:div>
    <w:div w:id="509560530">
      <w:bodyDiv w:val="1"/>
      <w:marLeft w:val="0"/>
      <w:marRight w:val="0"/>
      <w:marTop w:val="0"/>
      <w:marBottom w:val="0"/>
      <w:divBdr>
        <w:top w:val="none" w:sz="0" w:space="0" w:color="auto"/>
        <w:left w:val="none" w:sz="0" w:space="0" w:color="auto"/>
        <w:bottom w:val="none" w:sz="0" w:space="0" w:color="auto"/>
        <w:right w:val="none" w:sz="0" w:space="0" w:color="auto"/>
      </w:divBdr>
    </w:div>
    <w:div w:id="558368131">
      <w:bodyDiv w:val="1"/>
      <w:marLeft w:val="0"/>
      <w:marRight w:val="0"/>
      <w:marTop w:val="0"/>
      <w:marBottom w:val="0"/>
      <w:divBdr>
        <w:top w:val="none" w:sz="0" w:space="0" w:color="auto"/>
        <w:left w:val="none" w:sz="0" w:space="0" w:color="auto"/>
        <w:bottom w:val="none" w:sz="0" w:space="0" w:color="auto"/>
        <w:right w:val="none" w:sz="0" w:space="0" w:color="auto"/>
      </w:divBdr>
    </w:div>
    <w:div w:id="627051792">
      <w:bodyDiv w:val="1"/>
      <w:marLeft w:val="0"/>
      <w:marRight w:val="0"/>
      <w:marTop w:val="0"/>
      <w:marBottom w:val="0"/>
      <w:divBdr>
        <w:top w:val="none" w:sz="0" w:space="0" w:color="auto"/>
        <w:left w:val="none" w:sz="0" w:space="0" w:color="auto"/>
        <w:bottom w:val="none" w:sz="0" w:space="0" w:color="auto"/>
        <w:right w:val="none" w:sz="0" w:space="0" w:color="auto"/>
      </w:divBdr>
    </w:div>
    <w:div w:id="804350526">
      <w:bodyDiv w:val="1"/>
      <w:marLeft w:val="0"/>
      <w:marRight w:val="0"/>
      <w:marTop w:val="0"/>
      <w:marBottom w:val="0"/>
      <w:divBdr>
        <w:top w:val="none" w:sz="0" w:space="0" w:color="auto"/>
        <w:left w:val="none" w:sz="0" w:space="0" w:color="auto"/>
        <w:bottom w:val="none" w:sz="0" w:space="0" w:color="auto"/>
        <w:right w:val="none" w:sz="0" w:space="0" w:color="auto"/>
      </w:divBdr>
    </w:div>
    <w:div w:id="820853480">
      <w:bodyDiv w:val="1"/>
      <w:marLeft w:val="0"/>
      <w:marRight w:val="0"/>
      <w:marTop w:val="0"/>
      <w:marBottom w:val="0"/>
      <w:divBdr>
        <w:top w:val="none" w:sz="0" w:space="0" w:color="auto"/>
        <w:left w:val="none" w:sz="0" w:space="0" w:color="auto"/>
        <w:bottom w:val="none" w:sz="0" w:space="0" w:color="auto"/>
        <w:right w:val="none" w:sz="0" w:space="0" w:color="auto"/>
      </w:divBdr>
    </w:div>
    <w:div w:id="841503612">
      <w:bodyDiv w:val="1"/>
      <w:marLeft w:val="0"/>
      <w:marRight w:val="0"/>
      <w:marTop w:val="0"/>
      <w:marBottom w:val="0"/>
      <w:divBdr>
        <w:top w:val="none" w:sz="0" w:space="0" w:color="auto"/>
        <w:left w:val="none" w:sz="0" w:space="0" w:color="auto"/>
        <w:bottom w:val="none" w:sz="0" w:space="0" w:color="auto"/>
        <w:right w:val="none" w:sz="0" w:space="0" w:color="auto"/>
      </w:divBdr>
    </w:div>
    <w:div w:id="888420849">
      <w:bodyDiv w:val="1"/>
      <w:marLeft w:val="0"/>
      <w:marRight w:val="0"/>
      <w:marTop w:val="0"/>
      <w:marBottom w:val="0"/>
      <w:divBdr>
        <w:top w:val="none" w:sz="0" w:space="0" w:color="auto"/>
        <w:left w:val="none" w:sz="0" w:space="0" w:color="auto"/>
        <w:bottom w:val="none" w:sz="0" w:space="0" w:color="auto"/>
        <w:right w:val="none" w:sz="0" w:space="0" w:color="auto"/>
      </w:divBdr>
    </w:div>
    <w:div w:id="1319190182">
      <w:bodyDiv w:val="1"/>
      <w:marLeft w:val="0"/>
      <w:marRight w:val="0"/>
      <w:marTop w:val="0"/>
      <w:marBottom w:val="0"/>
      <w:divBdr>
        <w:top w:val="none" w:sz="0" w:space="0" w:color="auto"/>
        <w:left w:val="none" w:sz="0" w:space="0" w:color="auto"/>
        <w:bottom w:val="none" w:sz="0" w:space="0" w:color="auto"/>
        <w:right w:val="none" w:sz="0" w:space="0" w:color="auto"/>
      </w:divBdr>
    </w:div>
    <w:div w:id="1335298123">
      <w:bodyDiv w:val="1"/>
      <w:marLeft w:val="0"/>
      <w:marRight w:val="0"/>
      <w:marTop w:val="0"/>
      <w:marBottom w:val="0"/>
      <w:divBdr>
        <w:top w:val="none" w:sz="0" w:space="0" w:color="auto"/>
        <w:left w:val="none" w:sz="0" w:space="0" w:color="auto"/>
        <w:bottom w:val="none" w:sz="0" w:space="0" w:color="auto"/>
        <w:right w:val="none" w:sz="0" w:space="0" w:color="auto"/>
      </w:divBdr>
    </w:div>
    <w:div w:id="1406029618">
      <w:bodyDiv w:val="1"/>
      <w:marLeft w:val="0"/>
      <w:marRight w:val="0"/>
      <w:marTop w:val="0"/>
      <w:marBottom w:val="0"/>
      <w:divBdr>
        <w:top w:val="none" w:sz="0" w:space="0" w:color="auto"/>
        <w:left w:val="none" w:sz="0" w:space="0" w:color="auto"/>
        <w:bottom w:val="none" w:sz="0" w:space="0" w:color="auto"/>
        <w:right w:val="none" w:sz="0" w:space="0" w:color="auto"/>
      </w:divBdr>
    </w:div>
    <w:div w:id="1577663848">
      <w:bodyDiv w:val="1"/>
      <w:marLeft w:val="0"/>
      <w:marRight w:val="0"/>
      <w:marTop w:val="0"/>
      <w:marBottom w:val="0"/>
      <w:divBdr>
        <w:top w:val="none" w:sz="0" w:space="0" w:color="auto"/>
        <w:left w:val="none" w:sz="0" w:space="0" w:color="auto"/>
        <w:bottom w:val="none" w:sz="0" w:space="0" w:color="auto"/>
        <w:right w:val="none" w:sz="0" w:space="0" w:color="auto"/>
      </w:divBdr>
    </w:div>
    <w:div w:id="1626931855">
      <w:bodyDiv w:val="1"/>
      <w:marLeft w:val="0"/>
      <w:marRight w:val="0"/>
      <w:marTop w:val="0"/>
      <w:marBottom w:val="0"/>
      <w:divBdr>
        <w:top w:val="none" w:sz="0" w:space="0" w:color="auto"/>
        <w:left w:val="none" w:sz="0" w:space="0" w:color="auto"/>
        <w:bottom w:val="none" w:sz="0" w:space="0" w:color="auto"/>
        <w:right w:val="none" w:sz="0" w:space="0" w:color="auto"/>
      </w:divBdr>
    </w:div>
    <w:div w:id="1795975824">
      <w:bodyDiv w:val="1"/>
      <w:marLeft w:val="0"/>
      <w:marRight w:val="0"/>
      <w:marTop w:val="0"/>
      <w:marBottom w:val="0"/>
      <w:divBdr>
        <w:top w:val="none" w:sz="0" w:space="0" w:color="auto"/>
        <w:left w:val="none" w:sz="0" w:space="0" w:color="auto"/>
        <w:bottom w:val="none" w:sz="0" w:space="0" w:color="auto"/>
        <w:right w:val="none" w:sz="0" w:space="0" w:color="auto"/>
      </w:divBdr>
    </w:div>
    <w:div w:id="1798180757">
      <w:bodyDiv w:val="1"/>
      <w:marLeft w:val="0"/>
      <w:marRight w:val="0"/>
      <w:marTop w:val="0"/>
      <w:marBottom w:val="0"/>
      <w:divBdr>
        <w:top w:val="none" w:sz="0" w:space="0" w:color="auto"/>
        <w:left w:val="none" w:sz="0" w:space="0" w:color="auto"/>
        <w:bottom w:val="none" w:sz="0" w:space="0" w:color="auto"/>
        <w:right w:val="none" w:sz="0" w:space="0" w:color="auto"/>
      </w:divBdr>
    </w:div>
    <w:div w:id="21384452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open-science-org"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hyperlink" Target="mailto:gjk0112358@gmail.com" TargetMode="Externa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ature.com/news/open-access-the-true-cost-of-science-publishing-1.12676)" TargetMode="External"/><Relationship Id="rId4" Type="http://schemas.openxmlformats.org/officeDocument/2006/relationships/settings" Target="settings.xml"/><Relationship Id="rId9" Type="http://schemas.openxmlformats.org/officeDocument/2006/relationships/hyperlink" Target="https://nexus.od.nih.gov/all/2017/02/03/fy2016-by-the-number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B5D945E-ADA7-3741-88D1-B1F953D95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9100</Words>
  <Characters>5187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cp:revision>
  <cp:lastPrinted>2018-03-12T18:16:00Z</cp:lastPrinted>
  <dcterms:created xsi:type="dcterms:W3CDTF">2018-03-12T18:16:00Z</dcterms:created>
  <dcterms:modified xsi:type="dcterms:W3CDTF">2018-07-2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ef453a6-ba5e-3498-9051-a3fea6910334</vt:lpwstr>
  </property>
  <property fmtid="{D5CDD505-2E9C-101B-9397-08002B2CF9AE}" pid="4" name="Mendeley Citation Style_1">
    <vt:lpwstr>http://www.zotero.org/styles/harvard-staffordshire-universi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harvard-staffordshire-university</vt:lpwstr>
  </property>
  <property fmtid="{D5CDD505-2E9C-101B-9397-08002B2CF9AE}" pid="24" name="Mendeley Recent Style Name 9_1">
    <vt:lpwstr>Staffordshire University - Harvard</vt:lpwstr>
  </property>
</Properties>
</file>